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6489C9" w14:textId="6EF2B101" w:rsidR="00E20A3D" w:rsidRPr="00362F55" w:rsidRDefault="002B2B05">
      <w:pPr>
        <w:rPr>
          <w:rFonts w:ascii="Times New Roman" w:hAnsi="Times New Roman" w:cs="Times New Roman"/>
        </w:rPr>
      </w:pPr>
      <w:bookmarkStart w:id="0" w:name="_GoBack"/>
      <w:r w:rsidRPr="00362F55">
        <w:rPr>
          <w:rFonts w:ascii="Times New Roman" w:hAnsi="Times New Roman" w:cs="Times New Roman"/>
        </w:rPr>
        <w:t>Table S4</w:t>
      </w:r>
      <w:r w:rsidR="00A61E4F" w:rsidRPr="00362F55">
        <w:rPr>
          <w:rFonts w:ascii="Times New Roman" w:hAnsi="Times New Roman" w:cs="Times New Roman"/>
        </w:rPr>
        <w:t xml:space="preserve">. Numbers of substitutions </w:t>
      </w:r>
      <w:r w:rsidR="00A53298" w:rsidRPr="00362F55">
        <w:rPr>
          <w:rFonts w:ascii="Times New Roman" w:hAnsi="Times New Roman" w:cs="Times New Roman"/>
        </w:rPr>
        <w:t>at</w:t>
      </w:r>
      <w:r w:rsidR="00A61E4F" w:rsidRPr="00362F55">
        <w:rPr>
          <w:rFonts w:ascii="Times New Roman" w:hAnsi="Times New Roman" w:cs="Times New Roman"/>
        </w:rPr>
        <w:t xml:space="preserve"> primer sites </w:t>
      </w:r>
      <w:r w:rsidR="00A53298" w:rsidRPr="00362F55">
        <w:rPr>
          <w:rFonts w:ascii="Times New Roman" w:hAnsi="Times New Roman" w:cs="Times New Roman"/>
        </w:rPr>
        <w:t>among</w:t>
      </w:r>
      <w:r w:rsidR="00A61E4F" w:rsidRPr="00362F55">
        <w:rPr>
          <w:rFonts w:ascii="Times New Roman" w:hAnsi="Times New Roman" w:cs="Times New Roman"/>
        </w:rPr>
        <w:t xml:space="preserve"> </w:t>
      </w:r>
      <w:r w:rsidR="00A53298" w:rsidRPr="00362F55">
        <w:rPr>
          <w:rFonts w:ascii="Times New Roman" w:hAnsi="Times New Roman" w:cs="Times New Roman"/>
        </w:rPr>
        <w:t xml:space="preserve">a representative sample of </w:t>
      </w:r>
      <w:r w:rsidR="00A53737" w:rsidRPr="00362F55">
        <w:rPr>
          <w:rFonts w:ascii="Times New Roman" w:hAnsi="Times New Roman" w:cs="Times New Roman"/>
          <w:i/>
        </w:rPr>
        <w:t>Verticillium</w:t>
      </w:r>
      <w:r w:rsidR="00A53298" w:rsidRPr="00362F55">
        <w:rPr>
          <w:rFonts w:ascii="Times New Roman" w:hAnsi="Times New Roman" w:cs="Times New Roman"/>
          <w:i/>
        </w:rPr>
        <w:t xml:space="preserve"> </w:t>
      </w:r>
      <w:r w:rsidR="00A53298" w:rsidRPr="00362F55">
        <w:rPr>
          <w:rFonts w:ascii="Times New Roman" w:hAnsi="Times New Roman" w:cs="Times New Roman"/>
        </w:rPr>
        <w:t xml:space="preserve">strains and a </w:t>
      </w:r>
      <w:r w:rsidR="00A53298" w:rsidRPr="00362F55">
        <w:rPr>
          <w:rFonts w:ascii="Times New Roman" w:hAnsi="Times New Roman" w:cs="Times New Roman"/>
          <w:i/>
        </w:rPr>
        <w:t xml:space="preserve">Gibellulopsis nigrescens </w:t>
      </w:r>
      <w:r w:rsidR="00A53298" w:rsidRPr="00362F55">
        <w:rPr>
          <w:rFonts w:ascii="Times New Roman" w:hAnsi="Times New Roman" w:cs="Times New Roman"/>
        </w:rPr>
        <w:t xml:space="preserve">outgroup </w:t>
      </w:r>
      <w:r w:rsidR="00FF443C" w:rsidRPr="00362F55">
        <w:rPr>
          <w:rFonts w:ascii="Times New Roman" w:hAnsi="Times New Roman" w:cs="Times New Roman"/>
        </w:rPr>
        <w:fldChar w:fldCharType="begin">
          <w:fldData xml:space="preserve">PEVuZE5vdGU+PENpdGU+PEF1dGhvcj5JbmRlcmJpdHppbjwvQXV0aG9yPjxZZWFyPjIwMTE8L1ll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==
</w:fldData>
        </w:fldChar>
      </w:r>
      <w:r w:rsidR="00FF443C" w:rsidRPr="00362F55">
        <w:rPr>
          <w:rFonts w:ascii="Times New Roman" w:hAnsi="Times New Roman" w:cs="Times New Roman"/>
        </w:rPr>
        <w:instrText xml:space="preserve"> ADDIN EN.CITE </w:instrText>
      </w:r>
      <w:r w:rsidR="00FF443C" w:rsidRPr="00362F55">
        <w:rPr>
          <w:rFonts w:ascii="Times New Roman" w:hAnsi="Times New Roman" w:cs="Times New Roman"/>
        </w:rPr>
        <w:fldChar w:fldCharType="begin">
          <w:fldData xml:space="preserve">PEVuZE5vdGU+PENpdGU+PEF1dGhvcj5JbmRlcmJpdHppbjwvQXV0aG9yPjxZZWFyPjIwMTE8L1ll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==
</w:fldData>
        </w:fldChar>
      </w:r>
      <w:r w:rsidR="00FF443C" w:rsidRPr="00362F55">
        <w:rPr>
          <w:rFonts w:ascii="Times New Roman" w:hAnsi="Times New Roman" w:cs="Times New Roman"/>
        </w:rPr>
        <w:instrText xml:space="preserve"> ADDIN EN.CITE.DATA </w:instrText>
      </w:r>
      <w:r w:rsidR="00FF443C" w:rsidRPr="00362F55">
        <w:rPr>
          <w:rFonts w:ascii="Times New Roman" w:hAnsi="Times New Roman" w:cs="Times New Roman"/>
        </w:rPr>
      </w:r>
      <w:r w:rsidR="00FF443C" w:rsidRPr="00362F55">
        <w:rPr>
          <w:rFonts w:ascii="Times New Roman" w:hAnsi="Times New Roman" w:cs="Times New Roman"/>
        </w:rPr>
        <w:fldChar w:fldCharType="end"/>
      </w:r>
      <w:r w:rsidR="00FF443C" w:rsidRPr="00362F55">
        <w:rPr>
          <w:rFonts w:ascii="Times New Roman" w:hAnsi="Times New Roman" w:cs="Times New Roman"/>
        </w:rPr>
      </w:r>
      <w:r w:rsidR="00FF443C" w:rsidRPr="00362F55">
        <w:rPr>
          <w:rFonts w:ascii="Times New Roman" w:hAnsi="Times New Roman" w:cs="Times New Roman"/>
        </w:rPr>
        <w:fldChar w:fldCharType="separate"/>
      </w:r>
      <w:r w:rsidR="00FF443C" w:rsidRPr="00362F55">
        <w:rPr>
          <w:rFonts w:ascii="Times New Roman" w:hAnsi="Times New Roman" w:cs="Times New Roman"/>
          <w:noProof/>
        </w:rPr>
        <w:t>[</w:t>
      </w:r>
      <w:hyperlink w:anchor="_ENREF_1" w:tooltip="Inderbitzin, 2011 #2381" w:history="1">
        <w:r w:rsidR="00362F55" w:rsidRPr="00362F55">
          <w:rPr>
            <w:rFonts w:ascii="Times New Roman" w:hAnsi="Times New Roman" w:cs="Times New Roman"/>
            <w:noProof/>
          </w:rPr>
          <w:t>1</w:t>
        </w:r>
      </w:hyperlink>
      <w:r w:rsidR="00FF443C" w:rsidRPr="00362F55">
        <w:rPr>
          <w:rFonts w:ascii="Times New Roman" w:hAnsi="Times New Roman" w:cs="Times New Roman"/>
          <w:noProof/>
        </w:rPr>
        <w:t>,</w:t>
      </w:r>
      <w:hyperlink w:anchor="_ENREF_2" w:tooltip="Inderbitzin, 2011 #2253" w:history="1">
        <w:r w:rsidR="00362F55" w:rsidRPr="00362F55">
          <w:rPr>
            <w:rFonts w:ascii="Times New Roman" w:hAnsi="Times New Roman" w:cs="Times New Roman"/>
            <w:noProof/>
          </w:rPr>
          <w:t>2</w:t>
        </w:r>
      </w:hyperlink>
      <w:r w:rsidR="00FF443C" w:rsidRPr="00362F55">
        <w:rPr>
          <w:rFonts w:ascii="Times New Roman" w:hAnsi="Times New Roman" w:cs="Times New Roman"/>
          <w:noProof/>
        </w:rPr>
        <w:t>]</w:t>
      </w:r>
      <w:r w:rsidR="00FF443C" w:rsidRPr="00362F55">
        <w:rPr>
          <w:rFonts w:ascii="Times New Roman" w:hAnsi="Times New Roman" w:cs="Times New Roman"/>
        </w:rPr>
        <w:fldChar w:fldCharType="end"/>
      </w:r>
      <w:r w:rsidR="00A53737" w:rsidRPr="00362F55">
        <w:rPr>
          <w:rFonts w:ascii="Times New Roman" w:hAnsi="Times New Roman" w:cs="Times New Roman"/>
        </w:rPr>
        <w:t>.</w:t>
      </w:r>
      <w:r w:rsidR="00B62D2C" w:rsidRPr="00362F55">
        <w:rPr>
          <w:rFonts w:ascii="Times New Roman" w:hAnsi="Times New Roman" w:cs="Times New Roman"/>
        </w:rPr>
        <w:t xml:space="preserve"> N</w:t>
      </w:r>
      <w:r w:rsidR="00A53298" w:rsidRPr="00362F55">
        <w:rPr>
          <w:rFonts w:ascii="Times New Roman" w:hAnsi="Times New Roman" w:cs="Times New Roman"/>
        </w:rPr>
        <w:t>u</w:t>
      </w:r>
      <w:r w:rsidR="00706D9B" w:rsidRPr="00362F55">
        <w:rPr>
          <w:rFonts w:ascii="Times New Roman" w:hAnsi="Times New Roman" w:cs="Times New Roman"/>
        </w:rPr>
        <w:t xml:space="preserve">mbers marked by an asterisk </w:t>
      </w:r>
      <w:r w:rsidR="00B43C4F" w:rsidRPr="00362F55">
        <w:rPr>
          <w:rFonts w:ascii="Times New Roman" w:hAnsi="Times New Roman" w:cs="Times New Roman"/>
        </w:rPr>
        <w:t>are</w:t>
      </w:r>
      <w:r w:rsidR="00706D9B" w:rsidRPr="00362F55">
        <w:rPr>
          <w:rFonts w:ascii="Times New Roman" w:hAnsi="Times New Roman" w:cs="Times New Roman"/>
        </w:rPr>
        <w:t xml:space="preserve"> </w:t>
      </w:r>
      <w:r w:rsidR="00B62D2C" w:rsidRPr="00362F55">
        <w:rPr>
          <w:rFonts w:ascii="Times New Roman" w:hAnsi="Times New Roman" w:cs="Times New Roman"/>
        </w:rPr>
        <w:t xml:space="preserve">the numbers of substitutions between homologous primer sites </w:t>
      </w:r>
      <w:r w:rsidR="00706D9B" w:rsidRPr="00362F55">
        <w:rPr>
          <w:rFonts w:ascii="Times New Roman" w:hAnsi="Times New Roman" w:cs="Times New Roman"/>
        </w:rPr>
        <w:t xml:space="preserve">inferred </w:t>
      </w:r>
      <w:r w:rsidR="00A53298" w:rsidRPr="00362F55">
        <w:rPr>
          <w:rFonts w:ascii="Times New Roman" w:hAnsi="Times New Roman" w:cs="Times New Roman"/>
        </w:rPr>
        <w:t>from DNA seq</w:t>
      </w:r>
      <w:r w:rsidR="00B45896" w:rsidRPr="00362F55">
        <w:rPr>
          <w:rFonts w:ascii="Times New Roman" w:hAnsi="Times New Roman" w:cs="Times New Roman"/>
        </w:rPr>
        <w:t>uence alignments (Alignment S1, S2, S3, S4, S5</w:t>
      </w:r>
      <w:r w:rsidR="00A53298" w:rsidRPr="00362F55">
        <w:rPr>
          <w:rFonts w:ascii="Times New Roman" w:hAnsi="Times New Roman" w:cs="Times New Roman"/>
        </w:rPr>
        <w:t xml:space="preserve">), </w:t>
      </w:r>
      <w:r w:rsidR="00C97DD1" w:rsidRPr="00362F55">
        <w:rPr>
          <w:rFonts w:ascii="Times New Roman" w:hAnsi="Times New Roman" w:cs="Times New Roman"/>
        </w:rPr>
        <w:t xml:space="preserve">see </w:t>
      </w:r>
      <w:r w:rsidRPr="00362F55">
        <w:rPr>
          <w:rFonts w:ascii="Times New Roman" w:hAnsi="Times New Roman" w:cs="Times New Roman"/>
        </w:rPr>
        <w:t>Table S2</w:t>
      </w:r>
      <w:r w:rsidR="00F03061" w:rsidRPr="00362F55">
        <w:rPr>
          <w:rFonts w:ascii="Times New Roman" w:hAnsi="Times New Roman" w:cs="Times New Roman"/>
        </w:rPr>
        <w:t xml:space="preserve"> for accession numbers</w:t>
      </w:r>
      <w:r w:rsidR="00A53298" w:rsidRPr="00362F55">
        <w:rPr>
          <w:rFonts w:ascii="Times New Roman" w:hAnsi="Times New Roman" w:cs="Times New Roman"/>
        </w:rPr>
        <w:t xml:space="preserve">. The remaining </w:t>
      </w:r>
      <w:r w:rsidR="00B62D2C" w:rsidRPr="00362F55">
        <w:rPr>
          <w:rFonts w:ascii="Times New Roman" w:hAnsi="Times New Roman" w:cs="Times New Roman"/>
        </w:rPr>
        <w:t xml:space="preserve">numbers of </w:t>
      </w:r>
      <w:r w:rsidR="00A53298" w:rsidRPr="00362F55">
        <w:rPr>
          <w:rFonts w:ascii="Times New Roman" w:hAnsi="Times New Roman" w:cs="Times New Roman"/>
        </w:rPr>
        <w:t>substitution</w:t>
      </w:r>
      <w:r w:rsidR="00B62D2C" w:rsidRPr="00362F55">
        <w:rPr>
          <w:rFonts w:ascii="Times New Roman" w:hAnsi="Times New Roman" w:cs="Times New Roman"/>
        </w:rPr>
        <w:t>s</w:t>
      </w:r>
      <w:r w:rsidR="00A53298" w:rsidRPr="00362F55">
        <w:rPr>
          <w:rFonts w:ascii="Times New Roman" w:hAnsi="Times New Roman" w:cs="Times New Roman"/>
        </w:rPr>
        <w:t xml:space="preserve"> </w:t>
      </w:r>
      <w:r w:rsidR="00B43C4F" w:rsidRPr="00362F55">
        <w:rPr>
          <w:rFonts w:ascii="Times New Roman" w:hAnsi="Times New Roman" w:cs="Times New Roman"/>
        </w:rPr>
        <w:t>are</w:t>
      </w:r>
      <w:r w:rsidR="00A53298" w:rsidRPr="00362F55">
        <w:rPr>
          <w:rFonts w:ascii="Times New Roman" w:hAnsi="Times New Roman" w:cs="Times New Roman"/>
        </w:rPr>
        <w:t xml:space="preserve"> </w:t>
      </w:r>
      <w:r w:rsidR="00772F48" w:rsidRPr="00362F55">
        <w:rPr>
          <w:rFonts w:ascii="Times New Roman" w:hAnsi="Times New Roman" w:cs="Times New Roman"/>
        </w:rPr>
        <w:t xml:space="preserve">derived </w:t>
      </w:r>
      <w:r w:rsidR="001707EE" w:rsidRPr="00362F55">
        <w:rPr>
          <w:rFonts w:ascii="Times New Roman" w:hAnsi="Times New Roman" w:cs="Times New Roman"/>
        </w:rPr>
        <w:t>from</w:t>
      </w:r>
      <w:r w:rsidR="00144BE4" w:rsidRPr="00362F55">
        <w:rPr>
          <w:rFonts w:ascii="Times New Roman" w:hAnsi="Times New Roman" w:cs="Times New Roman"/>
        </w:rPr>
        <w:t xml:space="preserve"> </w:t>
      </w:r>
      <w:r w:rsidR="00B62D2C" w:rsidRPr="00362F55">
        <w:rPr>
          <w:rFonts w:ascii="Times New Roman" w:hAnsi="Times New Roman" w:cs="Times New Roman"/>
        </w:rPr>
        <w:t xml:space="preserve">the </w:t>
      </w:r>
      <w:r w:rsidR="0078313F" w:rsidRPr="00362F55">
        <w:rPr>
          <w:rFonts w:ascii="Times New Roman" w:hAnsi="Times New Roman" w:cs="Times New Roman"/>
        </w:rPr>
        <w:t xml:space="preserve">respective </w:t>
      </w:r>
      <w:r w:rsidR="00144BE4" w:rsidRPr="00362F55">
        <w:rPr>
          <w:rFonts w:ascii="Times New Roman" w:hAnsi="Times New Roman" w:cs="Times New Roman"/>
        </w:rPr>
        <w:t>single-locus phylogenetic trees</w:t>
      </w:r>
      <w:r w:rsidR="00A53298" w:rsidRPr="00362F55">
        <w:rPr>
          <w:rFonts w:ascii="Times New Roman" w:hAnsi="Times New Roman" w:cs="Times New Roman"/>
        </w:rPr>
        <w:t xml:space="preserve"> </w:t>
      </w:r>
      <w:r w:rsidR="00144BE4" w:rsidRPr="00362F55">
        <w:rPr>
          <w:rFonts w:ascii="Times New Roman" w:hAnsi="Times New Roman" w:cs="Times New Roman"/>
        </w:rPr>
        <w:t>in</w:t>
      </w:r>
      <w:r w:rsidR="00A53298" w:rsidRPr="00362F55">
        <w:rPr>
          <w:rFonts w:ascii="Times New Roman" w:hAnsi="Times New Roman" w:cs="Times New Roman"/>
        </w:rPr>
        <w:t xml:space="preserve"> Inderbitzin et al. </w:t>
      </w:r>
      <w:r w:rsidR="00FF443C" w:rsidRPr="00362F55">
        <w:rPr>
          <w:rFonts w:ascii="Times New Roman" w:hAnsi="Times New Roman" w:cs="Times New Roman"/>
        </w:rPr>
        <w:fldChar w:fldCharType="begin">
          <w:fldData xml:space="preserve">PEVuZE5vdGU+PENpdGUgRXhjbHVkZUF1dGg9IjEiPjxZZWFyPjIwMTE8L1llYXI+PFJlY051bT4y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</w:fldData>
        </w:fldChar>
      </w:r>
      <w:r w:rsidR="00FF443C" w:rsidRPr="00362F55">
        <w:rPr>
          <w:rFonts w:ascii="Times New Roman" w:hAnsi="Times New Roman" w:cs="Times New Roman"/>
        </w:rPr>
        <w:instrText xml:space="preserve"> ADDIN EN.CITE </w:instrText>
      </w:r>
      <w:r w:rsidR="00FF443C" w:rsidRPr="00362F55">
        <w:rPr>
          <w:rFonts w:ascii="Times New Roman" w:hAnsi="Times New Roman" w:cs="Times New Roman"/>
        </w:rPr>
        <w:fldChar w:fldCharType="begin">
          <w:fldData xml:space="preserve">PEVuZE5vdGU+PENpdGUgRXhjbHVkZUF1dGg9IjEiPjxZZWFyPjIwMTE8L1llYXI+PFJlY051bT4y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</w:fldData>
        </w:fldChar>
      </w:r>
      <w:r w:rsidR="00FF443C" w:rsidRPr="00362F55">
        <w:rPr>
          <w:rFonts w:ascii="Times New Roman" w:hAnsi="Times New Roman" w:cs="Times New Roman"/>
        </w:rPr>
        <w:instrText xml:space="preserve"> ADDIN EN.CITE.DATA </w:instrText>
      </w:r>
      <w:r w:rsidR="00FF443C" w:rsidRPr="00362F55">
        <w:rPr>
          <w:rFonts w:ascii="Times New Roman" w:hAnsi="Times New Roman" w:cs="Times New Roman"/>
        </w:rPr>
      </w:r>
      <w:r w:rsidR="00FF443C" w:rsidRPr="00362F55">
        <w:rPr>
          <w:rFonts w:ascii="Times New Roman" w:hAnsi="Times New Roman" w:cs="Times New Roman"/>
        </w:rPr>
        <w:fldChar w:fldCharType="end"/>
      </w:r>
      <w:r w:rsidR="00FF443C" w:rsidRPr="00362F55">
        <w:rPr>
          <w:rFonts w:ascii="Times New Roman" w:hAnsi="Times New Roman" w:cs="Times New Roman"/>
        </w:rPr>
      </w:r>
      <w:r w:rsidR="00FF443C" w:rsidRPr="00362F55">
        <w:rPr>
          <w:rFonts w:ascii="Times New Roman" w:hAnsi="Times New Roman" w:cs="Times New Roman"/>
        </w:rPr>
        <w:fldChar w:fldCharType="separate"/>
      </w:r>
      <w:r w:rsidR="00FF443C" w:rsidRPr="00362F55">
        <w:rPr>
          <w:rFonts w:ascii="Times New Roman" w:hAnsi="Times New Roman" w:cs="Times New Roman"/>
          <w:noProof/>
        </w:rPr>
        <w:t>[</w:t>
      </w:r>
      <w:hyperlink w:anchor="_ENREF_1" w:tooltip="Inderbitzin, 2011 #2381" w:history="1">
        <w:r w:rsidR="00362F55" w:rsidRPr="00362F55">
          <w:rPr>
            <w:rFonts w:ascii="Times New Roman" w:hAnsi="Times New Roman" w:cs="Times New Roman"/>
            <w:noProof/>
          </w:rPr>
          <w:t>1</w:t>
        </w:r>
      </w:hyperlink>
      <w:r w:rsidR="00FF443C" w:rsidRPr="00362F55">
        <w:rPr>
          <w:rFonts w:ascii="Times New Roman" w:hAnsi="Times New Roman" w:cs="Times New Roman"/>
          <w:noProof/>
        </w:rPr>
        <w:t>,</w:t>
      </w:r>
      <w:hyperlink w:anchor="_ENREF_2" w:tooltip="Inderbitzin, 2011 #2253" w:history="1">
        <w:r w:rsidR="00362F55" w:rsidRPr="00362F55">
          <w:rPr>
            <w:rFonts w:ascii="Times New Roman" w:hAnsi="Times New Roman" w:cs="Times New Roman"/>
            <w:noProof/>
          </w:rPr>
          <w:t>2</w:t>
        </w:r>
      </w:hyperlink>
      <w:r w:rsidR="00FF443C" w:rsidRPr="00362F55">
        <w:rPr>
          <w:rFonts w:ascii="Times New Roman" w:hAnsi="Times New Roman" w:cs="Times New Roman"/>
          <w:noProof/>
        </w:rPr>
        <w:t>]</w:t>
      </w:r>
      <w:r w:rsidR="00FF443C" w:rsidRPr="00362F55">
        <w:rPr>
          <w:rFonts w:ascii="Times New Roman" w:hAnsi="Times New Roman" w:cs="Times New Roman"/>
        </w:rPr>
        <w:fldChar w:fldCharType="end"/>
      </w:r>
      <w:r w:rsidR="00772F48" w:rsidRPr="00362F55">
        <w:rPr>
          <w:rFonts w:ascii="Times New Roman" w:hAnsi="Times New Roman" w:cs="Times New Roman"/>
        </w:rPr>
        <w:t xml:space="preserve">. </w:t>
      </w:r>
    </w:p>
    <w:p w14:paraId="7D169BF9" w14:textId="77777777" w:rsidR="00A61E4F" w:rsidRPr="00362F55" w:rsidRDefault="00A61E4F">
      <w:pPr>
        <w:rPr>
          <w:rFonts w:ascii="Times New Roman" w:hAnsi="Times New Roman" w:cs="Times New Roman"/>
        </w:rPr>
      </w:pPr>
    </w:p>
    <w:tbl>
      <w:tblPr>
        <w:tblW w:w="1648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3615"/>
        <w:gridCol w:w="630"/>
        <w:gridCol w:w="900"/>
        <w:gridCol w:w="630"/>
        <w:gridCol w:w="630"/>
        <w:gridCol w:w="720"/>
        <w:gridCol w:w="720"/>
        <w:gridCol w:w="720"/>
        <w:gridCol w:w="810"/>
        <w:gridCol w:w="630"/>
        <w:gridCol w:w="720"/>
        <w:gridCol w:w="630"/>
        <w:gridCol w:w="630"/>
        <w:gridCol w:w="630"/>
        <w:gridCol w:w="720"/>
        <w:gridCol w:w="990"/>
        <w:gridCol w:w="720"/>
        <w:gridCol w:w="630"/>
        <w:gridCol w:w="810"/>
      </w:tblGrid>
      <w:tr w:rsidR="00112BD8" w:rsidRPr="00362F55" w14:paraId="606A8FBE" w14:textId="77777777" w:rsidTr="00DB0FC5">
        <w:trPr>
          <w:trHeight w:val="300"/>
        </w:trPr>
        <w:tc>
          <w:tcPr>
            <w:tcW w:w="36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76AAD98" w14:textId="77777777" w:rsidR="00323ACA" w:rsidRPr="00362F55" w:rsidRDefault="00323ACA" w:rsidP="00137779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color w:val="000000"/>
              </w:rPr>
              <w:t>Locus</w:t>
            </w:r>
          </w:p>
        </w:tc>
        <w:tc>
          <w:tcPr>
            <w:tcW w:w="2160" w:type="dxa"/>
            <w:gridSpan w:val="3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0021183" w14:textId="46AB9063" w:rsidR="00323ACA" w:rsidRPr="00362F55" w:rsidRDefault="00323ACA" w:rsidP="00776E1B">
            <w:pPr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ACT</w:t>
            </w:r>
          </w:p>
        </w:tc>
        <w:tc>
          <w:tcPr>
            <w:tcW w:w="3600" w:type="dxa"/>
            <w:gridSpan w:val="5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9E43529" w14:textId="1AB424D4" w:rsidR="00323ACA" w:rsidRPr="00362F55" w:rsidRDefault="00323ACA" w:rsidP="005E76DE">
            <w:pPr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EF</w:t>
            </w:r>
          </w:p>
        </w:tc>
        <w:tc>
          <w:tcPr>
            <w:tcW w:w="3240" w:type="dxa"/>
            <w:gridSpan w:val="5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E71D98A" w14:textId="59EB4E2C" w:rsidR="00323ACA" w:rsidRPr="00362F55" w:rsidRDefault="00323ACA" w:rsidP="00423E69">
            <w:pPr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GPD</w:t>
            </w:r>
          </w:p>
        </w:tc>
        <w:tc>
          <w:tcPr>
            <w:tcW w:w="2430" w:type="dxa"/>
            <w:gridSpan w:val="3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EA914FF" w14:textId="483BB659" w:rsidR="00323ACA" w:rsidRPr="00362F55" w:rsidRDefault="00323ACA" w:rsidP="0012639B">
            <w:pPr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>T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1F82D" w14:textId="4C488492" w:rsidR="00323ACA" w:rsidRPr="00362F55" w:rsidRDefault="00323ACA" w:rsidP="00323AC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/>
                <w:color w:val="000000"/>
              </w:rPr>
              <w:t>ITS</w:t>
            </w:r>
          </w:p>
        </w:tc>
      </w:tr>
      <w:tr w:rsidR="00112BD8" w:rsidRPr="00362F55" w14:paraId="08715ED6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3194B1B" w14:textId="20C13D3B" w:rsidR="009757D7" w:rsidRPr="00362F55" w:rsidRDefault="009757D7" w:rsidP="0013777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Primer (length, </w:t>
            </w: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bp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630" w:type="dxa"/>
            <w:tcBorders>
              <w:top w:val="nil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37E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a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18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484BD" w14:textId="662F56F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aDTr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 (21)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A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C452F1D" w14:textId="3E9A8CD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T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2)</w:t>
            </w:r>
          </w:p>
        </w:tc>
        <w:tc>
          <w:tcPr>
            <w:tcW w:w="630" w:type="dxa"/>
            <w:tcBorders>
              <w:top w:val="nil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D271A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1f (23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1F9CB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1r (22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C992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If (19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9C44C" w14:textId="5FAC2AA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IKr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0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3EC84C8" w14:textId="3AE33A8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K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1)</w:t>
            </w:r>
          </w:p>
        </w:tc>
        <w:tc>
          <w:tcPr>
            <w:tcW w:w="630" w:type="dxa"/>
            <w:tcBorders>
              <w:top w:val="nil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EB928" w14:textId="25DF630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lf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3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21ED4" w14:textId="4F7E9F1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lfD1r (18)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B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5890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1f (18)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78FF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Z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19)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F6BB5B4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Zr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0)</w:t>
            </w:r>
          </w:p>
        </w:tc>
        <w:tc>
          <w:tcPr>
            <w:tcW w:w="720" w:type="dxa"/>
            <w:tcBorders>
              <w:top w:val="nil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6773B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o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3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8FF28" w14:textId="1BB4E65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oNuR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2)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C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C216A8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uF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(22)</w:t>
            </w:r>
          </w:p>
        </w:tc>
        <w:tc>
          <w:tcPr>
            <w:tcW w:w="630" w:type="dxa"/>
            <w:tcBorders>
              <w:top w:val="nil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FFA49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3f (20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17C10" w14:textId="0B227FF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3r (18)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D</w:t>
            </w:r>
          </w:p>
        </w:tc>
      </w:tr>
      <w:tr w:rsidR="00112BD8" w:rsidRPr="00362F55" w14:paraId="0FD56C56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8553202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albo-at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70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C52F8" w14:textId="64316DC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79835" w14:textId="2286D84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E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B571839" w14:textId="75D040E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91CEC" w14:textId="4D87A4A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757E3" w14:textId="5963EDB1" w:rsidR="009757D7" w:rsidRPr="00362F55" w:rsidRDefault="009757D7" w:rsidP="000619E6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r w:rsidR="00A57557"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  <w:r w:rsidRPr="00362F55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F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3643F" w14:textId="29DED40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9BB59" w14:textId="19D6ED7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62525D7" w14:textId="2D39741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98126" w14:textId="2D4DE9D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C52B1" w14:textId="4B6D07D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D1982" w14:textId="0F81CC5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5576" w14:textId="63FEC9F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813636A" w14:textId="3B81EE8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9A14A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D6E2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048631B" w14:textId="44E260B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EC378" w14:textId="6C627C7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DC96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35D675C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9A9DDF6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albo-at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9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DB1E" w14:textId="4E5BA43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6E2F1" w14:textId="42BB00B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F7D179B" w14:textId="5156A49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F9044" w14:textId="193A9842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E5D63" w14:textId="25CD19AB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19341" w14:textId="79646719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AFADB" w14:textId="6F8D7028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F568006" w14:textId="54A84F22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A1F33" w14:textId="2F3B62AC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BCA21" w14:textId="77045E6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655B1" w14:textId="6039383B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22AF6" w14:textId="4EF1736E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BD6FA07" w14:textId="6212C1A2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2D681" w14:textId="66CE86B9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BE55B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B0AD3BC" w14:textId="5396B015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C0EB" w14:textId="05BA00FC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AC75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7B3A0C84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115314B5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alfalf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3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E26E4" w14:textId="2CB8D42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6C914" w14:textId="4689BEB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CCCC5A" w14:textId="03F4805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84222" w14:textId="67C5177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DD6FC" w14:textId="555E109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D6A12" w14:textId="647956E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B1D5C" w14:textId="0D00EE1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8D2571F" w14:textId="102727B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0E1D" w14:textId="2110B05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B3DCF" w14:textId="68D5552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F0EC8" w14:textId="01887CA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6EDAA" w14:textId="4097F5A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41878E2" w14:textId="02A9A71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2660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19C1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A7D43D8" w14:textId="3BA5946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07F20" w14:textId="194D619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9B74F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0336F90F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CFF1458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alfalf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8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7691" w14:textId="4A564549" w:rsidR="009757D7" w:rsidRPr="00362F55" w:rsidRDefault="00C077B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D8998" w14:textId="2BD7820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D345BCB" w14:textId="0A70E163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250D7" w14:textId="488B8911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416A0" w14:textId="6A43F737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061E" w14:textId="33059FAF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86877" w14:textId="51A334F2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04C8694" w14:textId="4562E175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3C471" w14:textId="3C856EB9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3F373" w14:textId="0D4C057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F58CB" w14:textId="416EC6F8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E51AA" w14:textId="5D52AEF5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9CFD295" w14:textId="57D494CF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E604B" w14:textId="2AB02FA7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0DFA1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5A02125" w14:textId="0507F23B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5372" w14:textId="48A64DB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20F7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16CD5C2E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EFD5EDB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2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CF06D" w14:textId="49B0097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02931" w14:textId="767202E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308FAFE" w14:textId="55EC0A0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1B2F8" w14:textId="0F22779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BC5FC" w14:textId="14AEE8F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31FC" w14:textId="1E06C80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5576D" w14:textId="77B9F74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577EA5A" w14:textId="492C5CE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68558" w14:textId="184A3EF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6442E" w14:textId="331EC04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26FEE" w14:textId="6C21ABE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C16C" w14:textId="20B711F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2251C69" w14:textId="417BC73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FA94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D1CE5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2DA67D1" w14:textId="5A3A8B7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829C" w14:textId="2EFFB66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71A9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00BC6F2B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F5606E2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2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F275" w14:textId="01686C5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2AA0" w14:textId="59D4D02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6C17D8" w14:textId="5B4A985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B6A2D" w14:textId="3853A92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4F660" w14:textId="152D08F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C72ED" w14:textId="0533DF8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1D4D4" w14:textId="3450A80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B4E7D9E" w14:textId="45F491D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5DD82" w14:textId="735E748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F9D2C" w14:textId="0EE81C6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D4566" w14:textId="62CC124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3E89" w14:textId="2A38B02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697D780" w14:textId="44975D9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31926" w14:textId="3C7E72AE" w:rsidR="009757D7" w:rsidRPr="00362F55" w:rsidRDefault="00462E04" w:rsidP="000619E6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8A3D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493460D" w14:textId="01F03122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348CD" w14:textId="23064AB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C9F6A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B1CAF" w:rsidRPr="00362F55" w14:paraId="264F412D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8017270" w14:textId="77777777" w:rsidR="001B1CAF" w:rsidRPr="00362F55" w:rsidRDefault="001B1CAF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27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02285" w14:textId="533304D1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91E43" w14:textId="6DA5A092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255AB0EE" w14:textId="35CA326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263F8" w14:textId="7C8C7B2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1DBD6" w14:textId="7BBE3B34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B8A2A" w14:textId="3212051F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5CE7" w14:textId="154BD05E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988D645" w14:textId="528C8880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0F26D" w14:textId="09A84C7D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125DF" w14:textId="0AC6FE55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6D9E4" w14:textId="49E65269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1DFA9" w14:textId="5BC9D0CE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04E3C72" w14:textId="7DEEEA1B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1CA64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E2429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86E1DD2" w14:textId="1305CEA5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F4E8" w14:textId="49004AE8" w:rsidR="001B1CAF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2262B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E15E50" w:rsidRPr="00362F55" w14:paraId="28A1DE3A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9841112" w14:textId="77777777" w:rsidR="00E15E50" w:rsidRPr="00362F55" w:rsidRDefault="00E15E50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3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FC271" w14:textId="054E8934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36043" w14:textId="5D7B90EF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7030C3CD" w14:textId="763DAF66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48B08" w14:textId="6B1AF78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6799E" w14:textId="7CCEA7BA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44F5A" w14:textId="1B9A15EF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52F4D" w14:textId="2B07A191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9245D43" w14:textId="5038D29B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AA755" w14:textId="19800D0C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5978" w14:textId="1AE11C9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F3884" w14:textId="481270BC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81DAF" w14:textId="7C75E10A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C879478" w14:textId="50B1C364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7ADE3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6C5B1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CCAE42E" w14:textId="60D5451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07A20" w14:textId="681C630C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9E70E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E15E50" w:rsidRPr="00362F55" w14:paraId="7DC83708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4D71E40" w14:textId="77777777" w:rsidR="00E15E50" w:rsidRPr="00362F55" w:rsidRDefault="00E15E50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3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06C85" w14:textId="5668DD5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FFA0B" w14:textId="460AAA6B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736835A9" w14:textId="16539E7E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F8109" w14:textId="345D8666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64529" w14:textId="4BF238AB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7F85B" w14:textId="785B4502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F9952" w14:textId="1885713B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529A598" w14:textId="745D7FB2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2AB03" w14:textId="5C9B8B4E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7500F" w14:textId="3E7413F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70B3E" w14:textId="50B4292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72169" w14:textId="33EA5B9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189BBD2" w14:textId="2AF32281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738BD" w14:textId="2442FCE2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86F26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3DCB908" w14:textId="7D43D1CA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3328A" w14:textId="2E068CB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68850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E15E50" w:rsidRPr="00362F55" w14:paraId="659AE083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4F4232C" w14:textId="77777777" w:rsidR="00E15E50" w:rsidRPr="00362F55" w:rsidRDefault="00E15E50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0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60CCD" w14:textId="73AA0C9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5E8B2" w14:textId="7335FEB9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10CCAE70" w14:textId="4AA73BAC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B3E4" w14:textId="03704FF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DE3F4" w14:textId="34198F2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EF555" w14:textId="4EC3418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6BB15" w14:textId="3EAD144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4540279" w14:textId="73368229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FC0BD" w14:textId="5861133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1D1E6" w14:textId="4EB8BE5C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E4A14" w14:textId="3507485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CE631" w14:textId="6A4E4CB4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267A244" w14:textId="4EC12BB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8FAF4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00A95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AB2A27D" w14:textId="70C76EB2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05D43" w14:textId="51F9F29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6DAF5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E15E50" w:rsidRPr="00362F55" w14:paraId="047B0F20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1A3F702" w14:textId="77777777" w:rsidR="00E15E50" w:rsidRPr="00362F55" w:rsidRDefault="00E15E50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8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7AD0B" w14:textId="00BBAD3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64401" w14:textId="591447C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232BCADF" w14:textId="4D560DF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2897A" w14:textId="5DFCC42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0FD8F" w14:textId="03542551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C5AE5" w14:textId="3257C1E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7FE74" w14:textId="5D0605EE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4A953F9" w14:textId="7672000E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75B43" w14:textId="188AFFCD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4F115" w14:textId="6000E1B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18102" w14:textId="23F46275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DD0D" w14:textId="685C6179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81325D2" w14:textId="5198161A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ECAEB" w14:textId="57FAA89F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B8D35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8C52390" w14:textId="419CAB1E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22826" w14:textId="30F850D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B15AA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E15E50" w:rsidRPr="00362F55" w14:paraId="7440FEA5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FFFF578" w14:textId="77777777" w:rsidR="00E15E50" w:rsidRPr="00362F55" w:rsidRDefault="00E15E50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dahli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5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8FB4D" w14:textId="196CB629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D7271" w14:textId="3B5E32B3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232C3F1B" w14:textId="5DA8FAF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DB16B" w14:textId="347A0D08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C4211" w14:textId="79BD21B4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F6B1B" w14:textId="2DCD1C70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CCB7FD" w14:textId="685BDE61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6BB1BD4" w14:textId="5644E3A2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799B1" w14:textId="46C7F451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FD094" w14:textId="58E0B2FA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176DD" w14:textId="5BBF2DC6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9D681" w14:textId="5C8BCF8F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A96BAA6" w14:textId="6F424E4D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5D74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4FB3D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14733AB" w14:textId="2DEE947B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5FF29" w14:textId="22144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AB225" w14:textId="77777777" w:rsidR="00E15E50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F989ABC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C75EB89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isaac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4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9E0AD" w14:textId="1E10B8A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D3B12" w14:textId="522CD24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41FDC6F" w14:textId="57C453D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85F53" w14:textId="02F9BB0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B430" w14:textId="452DD67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688C1" w14:textId="60735A4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91C92" w14:textId="5255980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B89D952" w14:textId="41F8D0C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2CED2" w14:textId="27840B4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51252" w14:textId="708A1B6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CD14C" w14:textId="7171F3F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60DAD" w14:textId="3B145BB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F37811B" w14:textId="5294CCD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0F22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69A1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AC10DC2" w14:textId="34C3093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9C34A" w14:textId="436E180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5B25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B1CAF" w:rsidRPr="00362F55" w14:paraId="194A29B5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C750F4A" w14:textId="77777777" w:rsidR="001B1CAF" w:rsidRPr="00362F55" w:rsidRDefault="001B1CAF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isaac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4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606D" w14:textId="3FAB2CF6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80792" w14:textId="12C4E12F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5A473AF0" w14:textId="1867091D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CED4A" w14:textId="055F7A3F" w:rsidR="001B1CAF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237E" w14:textId="3A955855" w:rsidR="001B1CAF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6A378" w14:textId="2274250B" w:rsidR="001B1CAF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9EE75" w14:textId="65DA699E" w:rsidR="001B1CAF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C8E03BB" w14:textId="6F47D083" w:rsidR="001B1CAF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1CEE9" w14:textId="68DB285A" w:rsidR="001B1CAF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BA066" w14:textId="0D52345F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56E81" w14:textId="0A20F812" w:rsidR="001B1CAF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D11AB" w14:textId="6305E36B" w:rsidR="001B1CAF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7EBBFE9" w14:textId="17333AB4" w:rsidR="001B1CAF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E31FA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FFF9D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73E01EE" w14:textId="3945C80B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CBD69" w14:textId="3515E6C4" w:rsidR="001B1CAF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3697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B1CAF" w:rsidRPr="00362F55" w14:paraId="12094476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D2EB921" w14:textId="77777777" w:rsidR="001B1CAF" w:rsidRPr="00362F55" w:rsidRDefault="001B1CAF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isaac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1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0FF8E" w14:textId="5EAC9F0A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8B8E3" w14:textId="56251708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1C39AF30" w14:textId="6DBC21C8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28C4B" w14:textId="418858A0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FA81" w14:textId="17776D4C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2F803" w14:textId="445A6B9F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15A11" w14:textId="38B7570F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64902E3" w14:textId="016DC7D9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08799" w14:textId="0FB1784A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EB6D9" w14:textId="66615733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97A80" w14:textId="3BA89C20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D47E8" w14:textId="170F3F85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2BC6D17" w14:textId="3184504B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1F514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3E56C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D551BF4" w14:textId="45181CE5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E3090" w14:textId="2F5F53BE" w:rsidR="001B1CAF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9E4BF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B1CAF" w:rsidRPr="00362F55" w14:paraId="453DC655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8942AE1" w14:textId="77777777" w:rsidR="001B1CAF" w:rsidRPr="00362F55" w:rsidRDefault="001B1CAF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isaac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75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D9C35" w14:textId="1F5E3D84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E6602" w14:textId="32F21E63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hideMark/>
          </w:tcPr>
          <w:p w14:paraId="44BC42E0" w14:textId="01B363E4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E77A6" w14:textId="76F6BA69" w:rsidR="001B1CAF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0E0D7" w14:textId="7568203D" w:rsidR="001B1CAF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E6129" w14:textId="7D5A1895" w:rsidR="001B1CAF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3F8E" w14:textId="752C71E3" w:rsidR="001B1CAF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60D0660" w14:textId="61906DE8" w:rsidR="001B1CAF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A57E7" w14:textId="5A0D4605" w:rsidR="001B1CAF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B409E" w14:textId="27FC9963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A9F13" w14:textId="09FE0590" w:rsidR="001B1CAF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58627" w14:textId="379B7C6C" w:rsidR="001B1CAF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E684F86" w14:textId="2B0A7DBF" w:rsidR="001B1CAF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9ADA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4687F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D49BF07" w14:textId="4919614C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26928" w14:textId="15B35C0D" w:rsidR="001B1CAF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8CF83" w14:textId="77777777" w:rsidR="001B1CAF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26DED501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DEE7A60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klebahn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347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9AA5C" w14:textId="02885B8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9846E" w14:textId="3200D6A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0A574A" w14:textId="21D07AE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377DD" w14:textId="26BCD99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4C27" w14:textId="5036BF4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8392D" w14:textId="5BDF7DD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65859" w14:textId="6C93AB9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19848D7" w14:textId="6B987EB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F3945" w14:textId="26606C0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4EBC0" w14:textId="16EE01F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4FCDE" w14:textId="4E7A525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59B80" w14:textId="3F04821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CCB68F2" w14:textId="3C09197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5F809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94F4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6B43B9A" w14:textId="6DB66DD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F5BE4" w14:textId="719C25B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4DE3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7AF7B69E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D9E5118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klebahnii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407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9D55E" w14:textId="775AC494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B5436" w14:textId="4BAA908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EFA6605" w14:textId="10931F14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8B5D1" w14:textId="35F4D3D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3F142" w14:textId="0FC97C6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B651F" w14:textId="27EB7B1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2F85A" w14:textId="782ADB8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1BE8757" w14:textId="5442E74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AD02D" w14:textId="5C1D046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11157" w14:textId="04AB156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2E98C" w14:textId="45B6925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67E39" w14:textId="2AFFB61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79525E7" w14:textId="4422203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BD68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2AB9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A3D03D6" w14:textId="0AA1752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915FC" w14:textId="0E60F77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D5E4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1DC5E3FA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C25B4E7" w14:textId="64E9887B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1 PD34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9ABCE" w14:textId="26262741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bCs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0C5EB" w14:textId="0F27787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A95982C" w14:textId="0619D26D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B949F" w14:textId="0C70CD3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159ED" w14:textId="2674DED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39B7B" w14:textId="0FDE275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0BB57" w14:textId="1F35C1D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E2FC38A" w14:textId="25AEC93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D2AD2" w14:textId="3095B64E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0A224" w14:textId="3D04590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90F7A" w14:textId="2A1251A5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9158" w14:textId="3A7E57FD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22B7E29" w14:textId="68DBF3B4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3D6A4" w14:textId="6636815F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E4A1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E8C24A6" w14:textId="4662C3DC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6D02B" w14:textId="39034DD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CCFA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4CA194A0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BC79FCC" w14:textId="6E25B085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1 PD35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A4341" w14:textId="442BF0E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2EEE6" w14:textId="0A98046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B93E909" w14:textId="5608B58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FE54C" w14:textId="0C546B54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C6515" w14:textId="27B14E9F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EB39D" w14:textId="0E7F97BF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D77D5" w14:textId="1102A2E1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29B1280" w14:textId="1FCC5718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1968A" w14:textId="0DABA04D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8DE09" w14:textId="217461D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AD810" w14:textId="03E1033C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FB1A9" w14:textId="23B46982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49F5DAF" w14:textId="69A9D08E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9F2BE" w14:textId="36885201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239B7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BAD0163" w14:textId="70E44331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B1FFD" w14:textId="3919CE8A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EB67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05A725B2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DCF9F88" w14:textId="36F1D65A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A1 PD58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80357" w14:textId="01F8CAC9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4FFD8" w14:textId="0ECFD74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BA7AFC6" w14:textId="49D4ED82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F2282" w14:textId="0ACFE654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BBE6E" w14:textId="2BFF5BF9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53655" w14:textId="5BD108C1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59CE" w14:textId="0942C35F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B6C28A5" w14:textId="1899F356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048F5" w14:textId="603F0F0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BEB7F" w14:textId="357320D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630CB" w14:textId="0819550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AA46D" w14:textId="2EF8CB3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7B2CAC7" w14:textId="6C3A330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A24B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E391A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DE140A8" w14:textId="6F191AA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A5F4C" w14:textId="0341BC76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6D786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6861ED4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85DD46F" w14:textId="76B9143B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1 PD34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B9E0F" w14:textId="449D7A73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B897A" w14:textId="3C032F6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D35F9F8" w14:textId="41AD072D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3611B" w14:textId="5E7D30C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1239E" w14:textId="6C9605C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06A4C" w14:textId="589792A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AAFDC" w14:textId="6C58F95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1298B5A" w14:textId="3D68F3B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3BC0F" w14:textId="5C175F3E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2666A" w14:textId="2AC2C2C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FC31D" w14:textId="1396A64B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267C" w14:textId="50675493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86A3745" w14:textId="1004E977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70BD7" w14:textId="017F71A2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DEC4F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B8F44D3" w14:textId="1B4D7541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04059" w14:textId="544B9E4B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16D2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55AFEBF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2598FCB" w14:textId="354A1DF6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1 PD58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E445A" w14:textId="13B917A7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0EFDC" w14:textId="5E13938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7BEA97C" w14:textId="5EAE5DCD" w:rsidR="009757D7" w:rsidRPr="00362F55" w:rsidRDefault="001B1CAF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8C1D4" w14:textId="48253E3D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0BC4E" w14:textId="62132E9F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4D175" w14:textId="1004CB69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4362B" w14:textId="013EF96C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0AEE018" w14:textId="0A59FB57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7D5B5" w14:textId="6E2F718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E4430" w14:textId="7759159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AD190" w14:textId="4EDE8D5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38EA" w14:textId="1998244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D0213F0" w14:textId="0FC52A2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3E176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4EB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FB0F2E8" w14:textId="3121958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38BDF" w14:textId="6E4FE758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9987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4254C47F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EEBDD58" w14:textId="776C2A06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1 PD59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771C0" w14:textId="64C54EC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CB75" w14:textId="7F8911B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0D1393F" w14:textId="2729F22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DF589" w14:textId="1C1DC189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165D5" w14:textId="662C90FA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C66C8" w14:textId="3E4DAA2D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FEEA7" w14:textId="7AF1EFE3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9F3815D" w14:textId="1B32DEDF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6C100" w14:textId="2DA9990F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6EC47" w14:textId="5FFB090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31A03" w14:textId="74738F53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9C41A" w14:textId="3D26EC59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0A4D936" w14:textId="0ACA8DD9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B633" w14:textId="088B22E6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3843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CE4FD76" w14:textId="33EC8E79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C87E3" w14:textId="47BF5299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5D83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7E528FF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903020B" w14:textId="0B952936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2 PD35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24BE5" w14:textId="006C2FB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5940" w14:textId="1FB3059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42AA38D" w14:textId="0F3BE61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10DA6" w14:textId="03C47FC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56056" w14:textId="52692A3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DA494" w14:textId="49E252B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F735E" w14:textId="2C6261F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CE9C06F" w14:textId="7E5B16B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80949" w14:textId="2D24266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920BE" w14:textId="5405E6D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9F029" w14:textId="4AE1CA4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F5E9E" w14:textId="7CB41C2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1AD817B" w14:textId="19EDF4A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D1A5C" w14:textId="457EB5F0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90A9F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D194F60" w14:textId="68F85F86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F901" w14:textId="076AE4CD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B811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347B57AB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D62BB51" w14:textId="745AA7FF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2 PD40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8F5DB" w14:textId="5E3ACC65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CADD2" w14:textId="78E461E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2653446" w14:textId="0738A645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12E2" w14:textId="71EED616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83D72" w14:textId="0571AFDC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A13FB" w14:textId="7297A596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D6EA9" w14:textId="691B70D1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2DB0124" w14:textId="5E41C00C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7A151" w14:textId="63B026D4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44EBC" w14:textId="38440AF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D3F83" w14:textId="288BBFB9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A6DCA" w14:textId="28CD3951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122B91F" w14:textId="6864C4F2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B2D4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D3D5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6561F26" w14:textId="7072098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5BCAA" w14:textId="451CFED2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380A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1621D759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ADEFC28" w14:textId="54EBE85B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3 PD589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C7DD8" w14:textId="3609791A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4B649" w14:textId="620CA63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02012A" w14:textId="34557191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3584A" w14:textId="4C0B8616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ED2EC" w14:textId="09ACC829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E5883" w14:textId="449816F2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7CF1" w14:textId="66C35B76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C842434" w14:textId="69283BA9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DEC5A" w14:textId="4A296611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13680" w14:textId="5A9E240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4A572" w14:textId="7FB36F0A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BAAD4" w14:textId="380199A4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5456B7F" w14:textId="601DF3E5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9B0D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3044B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108B4AB" w14:textId="61E43D5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7F50A" w14:textId="4ECE7D0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05036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63CF2A82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B4F3FDC" w14:textId="793DDBAC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longispor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D53A6"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allele 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D3 PD614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19C30" w14:textId="1F9F8271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198EE" w14:textId="6667BD9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4B4C4D8" w14:textId="13C08FE7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058E7" w14:textId="246603E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F65DE" w14:textId="2785685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3C838" w14:textId="0A8CBB0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4ECA1" w14:textId="5554EEC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9D69FA0" w14:textId="0784274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68D60" w14:textId="2083ED81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A63F4" w14:textId="2A8CE1D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97DCE" w14:textId="22DB5C2E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C0C79" w14:textId="51B82FF6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717401E" w14:textId="5C5AF021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3A7A6" w14:textId="625D032B" w:rsidR="009757D7" w:rsidRPr="00362F55" w:rsidRDefault="00462E0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36298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12A5283" w14:textId="04E9BD79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C37A4" w14:textId="3AF1A38D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F766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53094464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1D9EA12F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nonalfalfae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9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A4763" w14:textId="516E556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18D76" w14:textId="140D430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C8CC24E" w14:textId="07F7AA8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70D65" w14:textId="78B17BC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9941C" w14:textId="440145D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3EDC2" w14:textId="53EF04D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5016C" w14:textId="365A703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B244CD2" w14:textId="73E3A7B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40428" w14:textId="5EE24B1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053A4" w14:textId="5C33071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57DA3" w14:textId="5319E70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1C5DB" w14:textId="24A8904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E505547" w14:textId="58CF7B2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43BD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97A87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23E86CE" w14:textId="0C11D63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646AF" w14:textId="62A0929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263B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31409A04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5919E66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nubil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2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68260" w14:textId="10CED11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4761E" w14:textId="07F58A3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5E41D30" w14:textId="43549A4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08E6F" w14:textId="4BE5811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5038E" w14:textId="7FE25B8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62025" w14:textId="139A2A3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C292B" w14:textId="4690A35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B144F08" w14:textId="7FA6A21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8BBD9" w14:textId="2A68372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B5AC8" w14:textId="04AB599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69A86" w14:textId="23C1AEB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E7C9" w14:textId="71B4EAA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272F373" w14:textId="2AB3F11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25C6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FC9B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F0B39F7" w14:textId="235320B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B9E8F" w14:textId="4525C65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EA805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0CA60C26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166148E6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tricorpus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9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650EF" w14:textId="69385D0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BAF34" w14:textId="7AEBB0C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C0D1137" w14:textId="1FB0B02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5515" w14:textId="3E96317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EC1E6" w14:textId="261E7DC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16208" w14:textId="1C514B1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A9FB4" w14:textId="35D7DA09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94D8B37" w14:textId="36A4978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29A1D" w14:textId="7B18C60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F4246" w14:textId="624D008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34F2" w14:textId="5858B03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2069F" w14:textId="449B259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8E4F261" w14:textId="5433DC9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34D60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C496B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F097D23" w14:textId="471B038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29DCD" w14:textId="5537A72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CA581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25BB9810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92CCFD1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tricorpus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68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D5FBE" w14:textId="752CDEE7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EB532" w14:textId="44D2919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93A0958" w14:textId="6065CDB8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54811" w14:textId="061AE8B6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A7883" w14:textId="1AE7AA1F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E063E" w14:textId="52CE7A1B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6267" w14:textId="4CEF61B1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A25AFC8" w14:textId="70F1BFFA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56580" w14:textId="00720C3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38ACF" w14:textId="6C31B3A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10097" w14:textId="5D6E2DD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08616" w14:textId="0EFD134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734BCAE" w14:textId="64A338C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72C04" w14:textId="1E4A7CC4" w:rsidR="009757D7" w:rsidRPr="00362F55" w:rsidRDefault="006209D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04FE6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925F81A" w14:textId="788CF387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BFD93" w14:textId="743AA2CD" w:rsidR="009757D7" w:rsidRPr="00362F55" w:rsidRDefault="003948F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BBB42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523F7834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8C5636C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tricorpus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70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3F642" w14:textId="4EC70CDF" w:rsidR="009757D7" w:rsidRPr="00362F55" w:rsidRDefault="0072285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B1B84" w14:textId="7C81634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FAB731D" w14:textId="49160358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C0969" w14:textId="27383F34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CDDE" w14:textId="030649A9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3BDDB" w14:textId="6CC4497B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725F2" w14:textId="529D7AD6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F476EE8" w14:textId="206C461F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AAC1" w14:textId="324B04E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153E1" w14:textId="242198A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BA733" w14:textId="66E1597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A0C71" w14:textId="1DDA52D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94C3EBE" w14:textId="64C6A1B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FC3E1" w14:textId="03229F60" w:rsidR="009757D7" w:rsidRPr="00362F55" w:rsidRDefault="006209D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A8C2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B402A29" w14:textId="65C915FB" w:rsidR="009757D7" w:rsidRPr="00362F55" w:rsidRDefault="00E15E5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E26E2" w14:textId="5F4F7BF0" w:rsidR="009757D7" w:rsidRPr="00362F55" w:rsidRDefault="003948F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68A95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3F843ACA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7F34951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zaregamsian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86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08DE0" w14:textId="3255070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FC854" w14:textId="02006AC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1952564" w14:textId="5863824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563B" w14:textId="22F3669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0D44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D50A9" w14:textId="75BB1236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C3059" w14:textId="34D46E6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A78EB7" w14:textId="6356142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AC7CB" w14:textId="0308D05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F6AE6" w14:textId="37DB4DB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4BD37" w14:textId="6E32D5B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BC1A4" w14:textId="5BA8716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700A88B" w14:textId="33366E0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E888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81EF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D5A7934" w14:textId="7263B70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88F65" w14:textId="5313E33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1BE74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54B38199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ED02F46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zaregamsian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73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26CBE" w14:textId="21C0331B" w:rsidR="009757D7" w:rsidRPr="00362F55" w:rsidRDefault="0057566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8679" w14:textId="644E5F5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EED9470" w14:textId="2EDE493D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48DA4" w14:textId="5314B4F8" w:rsidR="009757D7" w:rsidRPr="00362F55" w:rsidRDefault="00191C4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A9748" w14:textId="1A5D1D2B" w:rsidR="009757D7" w:rsidRPr="00362F55" w:rsidRDefault="00742480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</w:t>
            </w:r>
            <w:proofErr w:type="spellEnd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A82AC" w14:textId="67717751" w:rsidR="009757D7" w:rsidRPr="00362F55" w:rsidRDefault="00A83DE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A7F9" w14:textId="4B835502" w:rsidR="009757D7" w:rsidRPr="00362F55" w:rsidRDefault="008E63E3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62FCABB" w14:textId="25984B68" w:rsidR="009757D7" w:rsidRPr="00362F55" w:rsidRDefault="00AF512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14884" w14:textId="042E641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7CEF7" w14:textId="2B85832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B997E" w14:textId="2F3DCE5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C66B7" w14:textId="68131C7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0D9D628F" w14:textId="4A28C5A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C6E3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CE27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E5977BA" w14:textId="76713E9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2FBC0" w14:textId="0514668D" w:rsidR="009757D7" w:rsidRPr="00362F55" w:rsidRDefault="003948F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0E524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2BA4DD60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57FBD87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zaregamsian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73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68996" w14:textId="601604AE" w:rsidR="009757D7" w:rsidRPr="00362F55" w:rsidRDefault="0057566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8F30A" w14:textId="5EDC838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1000C5A4" w14:textId="10CF1ADA" w:rsidR="009757D7" w:rsidRPr="00362F55" w:rsidRDefault="005069D1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AD390" w14:textId="6EB44F1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2EA85" w14:textId="0537183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BB46D" w14:textId="24B6A5C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597B4" w14:textId="549C24C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BC9D9FD" w14:textId="784FC42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C93A7" w14:textId="77D11465" w:rsidR="009757D7" w:rsidRPr="00362F55" w:rsidRDefault="00591C0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5837" w14:textId="506A82D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1B0F" w14:textId="51BAF6A6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CE990" w14:textId="113F74B5" w:rsidR="009757D7" w:rsidRPr="00362F55" w:rsidRDefault="00675FC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A090E5B" w14:textId="4CF9B310" w:rsidR="009757D7" w:rsidRPr="00362F55" w:rsidRDefault="00221364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8991D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6E87E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9620676" w14:textId="717BFA5A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EAACB" w14:textId="242188D8" w:rsidR="009757D7" w:rsidRPr="00362F55" w:rsidRDefault="003948F8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B03F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2C3ACE40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ECD650B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V. zaregamsianum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739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A478A" w14:textId="02FB16D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74C62" w14:textId="43638698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3C89F783" w14:textId="7C89555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92101" w14:textId="164B8FE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3D09E" w14:textId="4A1DE6F9" w:rsidR="009757D7" w:rsidRPr="00362F55" w:rsidRDefault="002F25F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73283" w14:textId="0E03201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9A1D5" w14:textId="053CE64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3B244D8" w14:textId="2725F26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7CB7E" w14:textId="02C21EC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65D05" w14:textId="0695416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B3DCA" w14:textId="7122631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E5856" w14:textId="4038B75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20F88B9" w14:textId="1932BAA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D04D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05C3C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71CF74B6" w14:textId="3C404F7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D6154" w14:textId="3D01D98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BAD0F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  <w:tr w:rsidR="00112BD8" w:rsidRPr="00362F55" w14:paraId="5D5591FC" w14:textId="77777777" w:rsidTr="00DB0FC5">
        <w:trPr>
          <w:trHeight w:val="300"/>
        </w:trPr>
        <w:tc>
          <w:tcPr>
            <w:tcW w:w="3615" w:type="dxa"/>
            <w:tcBorders>
              <w:top w:val="nil"/>
              <w:left w:val="single" w:sz="4" w:space="0" w:color="auto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0E576CCD" w14:textId="77777777" w:rsidR="009757D7" w:rsidRPr="00362F55" w:rsidRDefault="009757D7" w:rsidP="00A61E4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i/>
                <w:color w:val="000000"/>
              </w:rPr>
              <w:t>G. nigrescens</w:t>
            </w:r>
            <w:r w:rsidRPr="00362F55">
              <w:rPr>
                <w:rFonts w:ascii="Times New Roman" w:eastAsia="Times New Roman" w:hAnsi="Times New Roman" w:cs="Times New Roman"/>
                <w:color w:val="000000"/>
              </w:rPr>
              <w:t xml:space="preserve"> PD595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59B49" w14:textId="75A92A7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31CCE" w14:textId="1EDEB9C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E84EA25" w14:textId="3B9B3D33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76914" w14:textId="6BDB9941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="00F4775C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03BA" w14:textId="4B651DD6" w:rsidR="009757D7" w:rsidRPr="00362F55" w:rsidRDefault="002F25F5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6B9C8" w14:textId="5D875E4C" w:rsidR="009757D7" w:rsidRPr="00362F55" w:rsidRDefault="009A572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2F25F5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04E0" w14:textId="2027DF2B" w:rsidR="009757D7" w:rsidRPr="00362F55" w:rsidRDefault="009A5726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611C956" w14:textId="6B3961A2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a.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5B86B" w14:textId="6C22D63D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0A1FC" w14:textId="622676D0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31477" w14:textId="4F3FF74B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503DC" w14:textId="5ADF16FE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5591AE3E" w14:textId="4A309574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72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65784" w14:textId="77777777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843D6" w14:textId="4C37772C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6E7F3D42" w14:textId="0A369E45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630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E08FC" w14:textId="0B03E51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62F55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="009A5726" w:rsidRPr="00362F55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B76B4" w14:textId="45B9FCAF" w:rsidR="009757D7" w:rsidRPr="00362F55" w:rsidRDefault="009757D7" w:rsidP="000463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62F55">
              <w:rPr>
                <w:rFonts w:ascii="Times New Roman" w:eastAsia="Times New Roman" w:hAnsi="Times New Roman" w:cs="Times New Roman"/>
                <w:color w:val="000000"/>
              </w:rPr>
              <w:t>n.d.</w:t>
            </w:r>
            <w:proofErr w:type="spellEnd"/>
          </w:p>
        </w:tc>
      </w:tr>
    </w:tbl>
    <w:p w14:paraId="36CE4C09" w14:textId="77777777" w:rsidR="00A61E4F" w:rsidRPr="00362F55" w:rsidRDefault="00A61E4F">
      <w:pPr>
        <w:rPr>
          <w:rFonts w:ascii="Times New Roman" w:hAnsi="Times New Roman" w:cs="Times New Roman"/>
        </w:rPr>
      </w:pPr>
    </w:p>
    <w:p w14:paraId="35621A37" w14:textId="66875DE3" w:rsidR="00CE2B4D" w:rsidRPr="00362F55" w:rsidRDefault="00AD64E2">
      <w:pPr>
        <w:rPr>
          <w:rFonts w:ascii="Times New Roman" w:eastAsia="Times New Roman" w:hAnsi="Times New Roman" w:cs="Times New Roman"/>
          <w:color w:val="000000"/>
        </w:rPr>
      </w:pPr>
      <w:proofErr w:type="spellStart"/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A</w:t>
      </w:r>
      <w:r w:rsidR="00CE2B4D" w:rsidRPr="00362F55">
        <w:rPr>
          <w:rFonts w:ascii="Times New Roman" w:eastAsia="Times New Roman" w:hAnsi="Times New Roman" w:cs="Times New Roman"/>
          <w:color w:val="000000"/>
        </w:rPr>
        <w:t>AaDTr</w:t>
      </w:r>
      <w:proofErr w:type="spellEnd"/>
      <w:r w:rsidR="00CE2B4D" w:rsidRPr="00362F55">
        <w:rPr>
          <w:rFonts w:ascii="Times New Roman" w:hAnsi="Times New Roman" w:cs="Times New Roman"/>
        </w:rPr>
        <w:t xml:space="preserve"> </w:t>
      </w:r>
      <w:r w:rsidR="00301B75" w:rsidRPr="00362F55">
        <w:rPr>
          <w:rFonts w:ascii="Times New Roman" w:hAnsi="Times New Roman" w:cs="Times New Roman"/>
        </w:rPr>
        <w:t xml:space="preserve">was </w:t>
      </w:r>
      <w:r w:rsidR="00CE2B4D" w:rsidRPr="00362F55">
        <w:rPr>
          <w:rFonts w:ascii="Times New Roman" w:hAnsi="Times New Roman" w:cs="Times New Roman"/>
        </w:rPr>
        <w:t xml:space="preserve">designed based on </w:t>
      </w:r>
      <w:r w:rsidR="00CE2B4D" w:rsidRPr="00362F55">
        <w:rPr>
          <w:rFonts w:ascii="Times New Roman" w:hAnsi="Times New Roman" w:cs="Times New Roman"/>
          <w:i/>
        </w:rPr>
        <w:t xml:space="preserve">V. dahliae </w:t>
      </w:r>
      <w:r w:rsidR="00CE2B4D" w:rsidRPr="00362F55">
        <w:rPr>
          <w:rFonts w:ascii="Times New Roman" w:hAnsi="Times New Roman" w:cs="Times New Roman"/>
        </w:rPr>
        <w:t>strain PD322 (=</w:t>
      </w:r>
      <w:r w:rsidR="00FD5ADF" w:rsidRPr="00362F55">
        <w:rPr>
          <w:rFonts w:ascii="Times New Roman" w:hAnsi="Times New Roman" w:cs="Times New Roman"/>
        </w:rPr>
        <w:t>Vd</w:t>
      </w:r>
      <w:r w:rsidR="00CE2B4D" w:rsidRPr="00362F55">
        <w:rPr>
          <w:rFonts w:ascii="Times New Roman" w:hAnsi="Times New Roman" w:cs="Times New Roman"/>
        </w:rPr>
        <w:t xml:space="preserve">Ls.17) </w:t>
      </w:r>
      <w:r w:rsidR="00CE2B4D" w:rsidRPr="00362F55">
        <w:rPr>
          <w:rFonts w:ascii="Times New Roman" w:hAnsi="Times New Roman" w:cs="Times New Roman"/>
          <w:i/>
        </w:rPr>
        <w:t>ACT</w:t>
      </w:r>
      <w:r w:rsidR="00CE2B4D" w:rsidRPr="00362F55">
        <w:rPr>
          <w:rFonts w:ascii="Times New Roman" w:hAnsi="Times New Roman" w:cs="Times New Roman"/>
        </w:rPr>
        <w:t xml:space="preserve"> coding region (Accession: </w:t>
      </w:r>
      <w:r w:rsidR="00CE2B4D" w:rsidRPr="00362F55">
        <w:rPr>
          <w:rFonts w:ascii="Times New Roman" w:eastAsia="Times New Roman" w:hAnsi="Times New Roman" w:cs="Times New Roman"/>
          <w:color w:val="000000"/>
        </w:rPr>
        <w:t xml:space="preserve">VDAG_08445) 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begin"/>
      </w:r>
      <w:r w:rsidR="00362F55" w:rsidRPr="00362F55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Klosterman&lt;/Author&gt;&lt;Year&gt;2011&lt;/Year&gt;&lt;RecNum&gt;2317&lt;/RecNum&gt;&lt;DisplayText&gt;[3]&lt;/DisplayText&gt;&lt;record&gt;&lt;rec-number&gt;2317&lt;/rec-number&gt;&lt;foreign-keys&gt;&lt;key app="EN" db-id="wp05et59bvspade9dac5zd0s0ds5s0aea05f"&gt;2317&lt;/key&gt;&lt;/foreign-keys&gt;&lt;ref-type name="Journal Article"&gt;17&lt;/ref-type&gt;&lt;contributors&gt;&lt;authors&gt;&lt;author&gt;Klosterman, Steven J.&lt;/author&gt;&lt;author&gt;Subbarao, Krishna V.&lt;/author&gt;&lt;author&gt;Kang, Seogchan&lt;/author&gt;&lt;author&gt;Veronese, Paola&lt;/author&gt;&lt;author&gt;Gold, Scott E.&lt;/author&gt;&lt;author&gt;Thomma, Bart P. H. J.&lt;/author&gt;&lt;author&gt;Chen, Zehua&lt;/author&gt;&lt;author&gt;Henrissat, Bernard&lt;/author&gt;&lt;author&gt;Lee, Yong-Hwan&lt;/author&gt;&lt;author&gt;Park, Jongsun&lt;/author&gt;&lt;author&gt;Garcia-Pedrajas, Maria D.&lt;/author&gt;&lt;author&gt;Barbara, Dez J.&lt;/author&gt;&lt;author&gt;Anchieta, Amy&lt;/author&gt;&lt;author&gt;de Jonge, Ronnie&lt;/author&gt;&lt;author&gt;Santhanam, Parthasarathy&lt;/author&gt;&lt;author&gt;Maruthachalam, Karunakaran&lt;/author&gt;&lt;author&gt;Atallah, Zahi&lt;/author&gt;&lt;author&gt;Amyotte, Stefan G.&lt;/author&gt;&lt;author&gt;Paz, Zahi&lt;/author&gt;&lt;author&gt;Inderbitzin, Patrik&lt;/author&gt;&lt;author&gt;Hayes, Ryan J.&lt;/author&gt;&lt;author&gt;Heiman, David I.&lt;/author&gt;&lt;author&gt;Young, Sarah&lt;/author&gt;&lt;author&gt;Zeng, Qiandong&lt;/author&gt;&lt;author&gt;Engels, Reinhard&lt;/author&gt;&lt;author&gt;Galagan, James&lt;/author&gt;&lt;author&gt;Cuomo, Christina A.&lt;/author&gt;&lt;author&gt;Dobinson, Katherine F.&lt;/author&gt;&lt;author&gt;Ma, Li-Jun&lt;/author&gt;&lt;/authors&gt;&lt;/contributors&gt;&lt;titles&gt;&lt;title&gt;Comparative genomics yields insights into niche adaptation of plant vascular wilt pathogens&lt;/title&gt;&lt;secondary-title&gt;PLoS Pathog&lt;/secondary-title&gt;&lt;/titles&gt;&lt;periodical&gt;&lt;full-title&gt;PLoS Pathog&lt;/full-title&gt;&lt;/periodical&gt;&lt;pages&gt;e1002137&lt;/pages&gt;&lt;volume&gt;7&lt;/volume&gt;&lt;number&gt;7&lt;/number&gt;&lt;dates&gt;&lt;year&gt;2011&lt;/year&gt;&lt;/dates&gt;&lt;publisher&gt;Public Library of Science&lt;/publisher&gt;&lt;urls&gt;&lt;related-urls&gt;&lt;url&gt;&lt;style face="underline" font="default" size="100%"&gt;http://dx.doi.org/10.1371%2Fjournal.ppat.1002137 &lt;/style&gt;&lt;/url&gt;&lt;/related-urls&gt;&lt;pdf-urls&gt;&lt;url&gt;Klosterman 2011.pdf&lt;/url&gt;&lt;/pdf-urls&gt;&lt;/urls&gt;&lt;research-notes&gt;Klosterman 2011b.png has the MAT diagram from Figure S10.&lt;/research-notes&gt;&lt;/record&gt;&lt;/Cite&gt;&lt;/EndNote&gt;</w:instrTex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separate"/>
      </w:r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[</w:t>
      </w:r>
      <w:hyperlink w:anchor="_ENREF_3" w:tooltip="Klosterman, 2011 #2317" w:history="1">
        <w:r w:rsidR="00362F55" w:rsidRPr="00362F55">
          <w:rPr>
            <w:rFonts w:ascii="Times New Roman" w:eastAsia="Times New Roman" w:hAnsi="Times New Roman" w:cs="Times New Roman"/>
            <w:noProof/>
            <w:color w:val="000000"/>
          </w:rPr>
          <w:t>3</w:t>
        </w:r>
      </w:hyperlink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]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end"/>
      </w:r>
      <w:r w:rsidR="00CE2B4D" w:rsidRPr="00362F55">
        <w:rPr>
          <w:rFonts w:ascii="Times New Roman" w:eastAsia="Times New Roman" w:hAnsi="Times New Roman" w:cs="Times New Roman"/>
          <w:color w:val="000000"/>
        </w:rPr>
        <w:t xml:space="preserve">. Primer sites in remaining isolates </w:t>
      </w:r>
      <w:r w:rsidR="00CA378C" w:rsidRPr="00362F55">
        <w:rPr>
          <w:rFonts w:ascii="Times New Roman" w:eastAsia="Times New Roman" w:hAnsi="Times New Roman" w:cs="Times New Roman"/>
          <w:color w:val="000000"/>
        </w:rPr>
        <w:t>not determined</w:t>
      </w:r>
      <w:r w:rsidR="00CE2B4D" w:rsidRPr="00362F55">
        <w:rPr>
          <w:rFonts w:ascii="Times New Roman" w:eastAsia="Times New Roman" w:hAnsi="Times New Roman" w:cs="Times New Roman"/>
          <w:color w:val="000000"/>
        </w:rPr>
        <w:t>.</w:t>
      </w:r>
    </w:p>
    <w:p w14:paraId="67A9484C" w14:textId="76D6D813" w:rsidR="00BB24D1" w:rsidRPr="00362F55" w:rsidRDefault="00624F8E">
      <w:pPr>
        <w:rPr>
          <w:rFonts w:ascii="Times New Roman" w:eastAsia="Times New Roman" w:hAnsi="Times New Roman" w:cs="Times New Roman"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B</w:t>
      </w:r>
      <w:r w:rsidRPr="00362F55">
        <w:rPr>
          <w:rFonts w:ascii="Times New Roman" w:eastAsia="Times New Roman" w:hAnsi="Times New Roman" w:cs="Times New Roman"/>
          <w:color w:val="000000"/>
        </w:rPr>
        <w:t xml:space="preserve">AlfD1r </w:t>
      </w:r>
      <w:r w:rsidR="00301B75" w:rsidRPr="00362F55">
        <w:rPr>
          <w:rFonts w:ascii="Times New Roman" w:eastAsia="Times New Roman" w:hAnsi="Times New Roman" w:cs="Times New Roman"/>
          <w:color w:val="000000"/>
        </w:rPr>
        <w:t xml:space="preserve">was </w:t>
      </w:r>
      <w:r w:rsidRPr="00362F55">
        <w:rPr>
          <w:rFonts w:ascii="Times New Roman" w:hAnsi="Times New Roman" w:cs="Times New Roman"/>
        </w:rPr>
        <w:t xml:space="preserve">designed based on </w:t>
      </w:r>
      <w:r w:rsidRPr="00362F55">
        <w:rPr>
          <w:rFonts w:ascii="Times New Roman" w:hAnsi="Times New Roman" w:cs="Times New Roman"/>
          <w:i/>
        </w:rPr>
        <w:t xml:space="preserve">V. dahliae </w:t>
      </w:r>
      <w:r w:rsidRPr="00362F55">
        <w:rPr>
          <w:rFonts w:ascii="Times New Roman" w:hAnsi="Times New Roman" w:cs="Times New Roman"/>
        </w:rPr>
        <w:t xml:space="preserve">strain PD322 (=VdLs.17) </w:t>
      </w:r>
      <w:r w:rsidRPr="00362F55">
        <w:rPr>
          <w:rFonts w:ascii="Times New Roman" w:hAnsi="Times New Roman" w:cs="Times New Roman"/>
          <w:i/>
        </w:rPr>
        <w:t>GPD</w:t>
      </w:r>
      <w:r w:rsidRPr="00362F55">
        <w:rPr>
          <w:rFonts w:ascii="Times New Roman" w:hAnsi="Times New Roman" w:cs="Times New Roman"/>
        </w:rPr>
        <w:t xml:space="preserve"> coding region (Accession: </w:t>
      </w:r>
      <w:r w:rsidRPr="00362F55">
        <w:rPr>
          <w:rFonts w:ascii="Times New Roman" w:eastAsia="Times New Roman" w:hAnsi="Times New Roman" w:cs="Times New Roman"/>
          <w:color w:val="000000"/>
        </w:rPr>
        <w:t xml:space="preserve">VDAG_08916) 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begin"/>
      </w:r>
      <w:r w:rsidR="00362F55" w:rsidRPr="00362F55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Klosterman&lt;/Author&gt;&lt;Year&gt;2011&lt;/Year&gt;&lt;RecNum&gt;2317&lt;/RecNum&gt;&lt;DisplayText&gt;[3]&lt;/DisplayText&gt;&lt;record&gt;&lt;rec-number&gt;2317&lt;/rec-number&gt;&lt;foreign-keys&gt;&lt;key app="EN" db-id="wp05et59bvspade9dac5zd0s0ds5s0aea05f"&gt;2317&lt;/key&gt;&lt;/foreign-keys&gt;&lt;ref-type name="Journal Article"&gt;17&lt;/ref-type&gt;&lt;contributors&gt;&lt;authors&gt;&lt;author&gt;Klosterman, Steven J.&lt;/author&gt;&lt;author&gt;Subbarao, Krishna V.&lt;/author&gt;&lt;author&gt;Kang, Seogchan&lt;/author&gt;&lt;author&gt;Veronese, Paola&lt;/author&gt;&lt;author&gt;Gold, Scott E.&lt;/author&gt;&lt;author&gt;Thomma, Bart P. H. J.&lt;/author&gt;&lt;author&gt;Chen, Zehua&lt;/author&gt;&lt;author&gt;Henrissat, Bernard&lt;/author&gt;&lt;author&gt;Lee, Yong-Hwan&lt;/author&gt;&lt;author&gt;Park, Jongsun&lt;/author&gt;&lt;author&gt;Garcia-Pedrajas, Maria D.&lt;/author&gt;&lt;author&gt;Barbara, Dez J.&lt;/author&gt;&lt;author&gt;Anchieta, Amy&lt;/author&gt;&lt;author&gt;de Jonge, Ronnie&lt;/author&gt;&lt;author&gt;Santhanam, Parthasarathy&lt;/author&gt;&lt;author&gt;Maruthachalam, Karunakaran&lt;/author&gt;&lt;author&gt;Atallah, Zahi&lt;/author&gt;&lt;author&gt;Amyotte, Stefan G.&lt;/author&gt;&lt;author&gt;Paz, Zahi&lt;/author&gt;&lt;author&gt;Inderbitzin, Patrik&lt;/author&gt;&lt;author&gt;Hayes, Ryan J.&lt;/author&gt;&lt;author&gt;Heiman, David I.&lt;/author&gt;&lt;author&gt;Young, Sarah&lt;/author&gt;&lt;author&gt;Zeng, Qiandong&lt;/author&gt;&lt;author&gt;Engels, Reinhard&lt;/author&gt;&lt;author&gt;Galagan, James&lt;/author&gt;&lt;author&gt;Cuomo, Christina A.&lt;/author&gt;&lt;author&gt;Dobinson, Katherine F.&lt;/author&gt;&lt;author&gt;Ma, Li-Jun&lt;/author&gt;&lt;/authors&gt;&lt;/contributors&gt;&lt;titles&gt;&lt;title&gt;Comparative genomics yields insights into niche adaptation of plant vascular wilt pathogens&lt;/title&gt;&lt;secondary-title&gt;PLoS Pathog&lt;/secondary-title&gt;&lt;/titles&gt;&lt;periodical&gt;&lt;full-title&gt;PLoS Pathog&lt;/full-title&gt;&lt;/periodical&gt;&lt;pages&gt;e1002137&lt;/pages&gt;&lt;volume&gt;7&lt;/volume&gt;&lt;number&gt;7&lt;/number&gt;&lt;dates&gt;&lt;year&gt;2011&lt;/year&gt;&lt;/dates&gt;&lt;publisher&gt;Public Library of Science&lt;/publisher&gt;&lt;urls&gt;&lt;related-urls&gt;&lt;url&gt;&lt;style face="underline" font="default" size="100%"&gt;http://dx.doi.org/10.1371%2Fjournal.ppat.1002137 &lt;/style&gt;&lt;/url&gt;&lt;/related-urls&gt;&lt;pdf-urls&gt;&lt;url&gt;Klosterman 2011.pdf&lt;/url&gt;&lt;/pdf-urls&gt;&lt;/urls&gt;&lt;research-notes&gt;Klosterman 2011b.png has the MAT diagram from Figure S10.&lt;/research-notes&gt;&lt;/record&gt;&lt;/Cite&gt;&lt;/EndNote&gt;</w:instrTex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separate"/>
      </w:r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[</w:t>
      </w:r>
      <w:hyperlink w:anchor="_ENREF_3" w:tooltip="Klosterman, 2011 #2317" w:history="1">
        <w:r w:rsidR="00362F55" w:rsidRPr="00362F55">
          <w:rPr>
            <w:rFonts w:ascii="Times New Roman" w:eastAsia="Times New Roman" w:hAnsi="Times New Roman" w:cs="Times New Roman"/>
            <w:noProof/>
            <w:color w:val="000000"/>
          </w:rPr>
          <w:t>3</w:t>
        </w:r>
      </w:hyperlink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]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end"/>
      </w:r>
      <w:r w:rsidRPr="00362F55">
        <w:rPr>
          <w:rFonts w:ascii="Times New Roman" w:eastAsia="Times New Roman" w:hAnsi="Times New Roman" w:cs="Times New Roman"/>
          <w:color w:val="000000"/>
        </w:rPr>
        <w:t xml:space="preserve">. Primer sites in remaining isolates </w:t>
      </w:r>
      <w:r w:rsidR="00CA378C" w:rsidRPr="00362F55">
        <w:rPr>
          <w:rFonts w:ascii="Times New Roman" w:eastAsia="Times New Roman" w:hAnsi="Times New Roman" w:cs="Times New Roman"/>
          <w:color w:val="000000"/>
        </w:rPr>
        <w:t>not determined</w:t>
      </w:r>
      <w:r w:rsidRPr="00362F55">
        <w:rPr>
          <w:rFonts w:ascii="Times New Roman" w:eastAsia="Times New Roman" w:hAnsi="Times New Roman" w:cs="Times New Roman"/>
          <w:color w:val="000000"/>
        </w:rPr>
        <w:t>.</w:t>
      </w:r>
    </w:p>
    <w:p w14:paraId="3849953A" w14:textId="70DD447B" w:rsidR="00BB24D1" w:rsidRPr="00362F55" w:rsidRDefault="00BB24D1">
      <w:pPr>
        <w:rPr>
          <w:rFonts w:ascii="Times New Roman" w:eastAsia="Times New Roman" w:hAnsi="Times New Roman" w:cs="Times New Roman"/>
          <w:color w:val="000000"/>
        </w:rPr>
      </w:pPr>
      <w:proofErr w:type="spellStart"/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C</w:t>
      </w:r>
      <w:r w:rsidRPr="00362F55">
        <w:rPr>
          <w:rFonts w:ascii="Times New Roman" w:eastAsia="Times New Roman" w:hAnsi="Times New Roman" w:cs="Times New Roman"/>
          <w:color w:val="000000"/>
        </w:rPr>
        <w:t>NoNuR</w:t>
      </w:r>
      <w:proofErr w:type="spellEnd"/>
      <w:r w:rsidRPr="00362F55">
        <w:rPr>
          <w:rFonts w:ascii="Times New Roman" w:eastAsia="Times New Roman" w:hAnsi="Times New Roman" w:cs="Times New Roman"/>
          <w:color w:val="000000"/>
        </w:rPr>
        <w:t xml:space="preserve"> </w:t>
      </w:r>
      <w:r w:rsidR="00301B75" w:rsidRPr="00362F55">
        <w:rPr>
          <w:rFonts w:ascii="Times New Roman" w:eastAsia="Times New Roman" w:hAnsi="Times New Roman" w:cs="Times New Roman"/>
          <w:color w:val="000000"/>
        </w:rPr>
        <w:t xml:space="preserve">was </w:t>
      </w:r>
      <w:r w:rsidRPr="00362F55">
        <w:rPr>
          <w:rFonts w:ascii="Times New Roman" w:hAnsi="Times New Roman" w:cs="Times New Roman"/>
        </w:rPr>
        <w:t xml:space="preserve">designed based on </w:t>
      </w:r>
      <w:r w:rsidRPr="00362F55">
        <w:rPr>
          <w:rFonts w:ascii="Times New Roman" w:hAnsi="Times New Roman" w:cs="Times New Roman"/>
          <w:i/>
        </w:rPr>
        <w:t xml:space="preserve">V. dahliae </w:t>
      </w:r>
      <w:r w:rsidRPr="00362F55">
        <w:rPr>
          <w:rFonts w:ascii="Times New Roman" w:hAnsi="Times New Roman" w:cs="Times New Roman"/>
        </w:rPr>
        <w:t xml:space="preserve">strain PD322 (=VdLs.17) </w:t>
      </w:r>
      <w:r w:rsidRPr="00362F55">
        <w:rPr>
          <w:rFonts w:ascii="Times New Roman" w:hAnsi="Times New Roman" w:cs="Times New Roman"/>
          <w:i/>
        </w:rPr>
        <w:t>TS</w:t>
      </w:r>
      <w:r w:rsidRPr="00362F55">
        <w:rPr>
          <w:rFonts w:ascii="Times New Roman" w:hAnsi="Times New Roman" w:cs="Times New Roman"/>
        </w:rPr>
        <w:t xml:space="preserve"> coding region (Accession: </w:t>
      </w:r>
      <w:r w:rsidRPr="00362F55">
        <w:rPr>
          <w:rFonts w:ascii="Times New Roman" w:eastAsia="Times New Roman" w:hAnsi="Times New Roman" w:cs="Times New Roman"/>
          <w:color w:val="000000"/>
        </w:rPr>
        <w:t xml:space="preserve">VDAG_01254) 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begin"/>
      </w:r>
      <w:r w:rsidR="00362F55" w:rsidRPr="00362F55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Klosterman&lt;/Author&gt;&lt;Year&gt;2011&lt;/Year&gt;&lt;RecNum&gt;2317&lt;/RecNum&gt;&lt;DisplayText&gt;[3]&lt;/DisplayText&gt;&lt;record&gt;&lt;rec-number&gt;2317&lt;/rec-number&gt;&lt;foreign-keys&gt;&lt;key app="EN" db-id="wp05et59bvspade9dac5zd0s0ds5s0aea05f"&gt;2317&lt;/key&gt;&lt;/foreign-keys&gt;&lt;ref-type name="Journal Article"&gt;17&lt;/ref-type&gt;&lt;contributors&gt;&lt;authors&gt;&lt;author&gt;Klosterman, Steven J.&lt;/author&gt;&lt;author&gt;Subbarao, Krishna V.&lt;/author&gt;&lt;author&gt;Kang, Seogchan&lt;/author&gt;&lt;author&gt;Veronese, Paola&lt;/author&gt;&lt;author&gt;Gold, Scott E.&lt;/author&gt;&lt;author&gt;Thomma, Bart P. H. J.&lt;/author&gt;&lt;author&gt;Chen, Zehua&lt;/author&gt;&lt;author&gt;Henrissat, Bernard&lt;/author&gt;&lt;author&gt;Lee, Yong-Hwan&lt;/author&gt;&lt;author&gt;Park, Jongsun&lt;/author&gt;&lt;author&gt;Garcia-Pedrajas, Maria D.&lt;/author&gt;&lt;author&gt;Barbara, Dez J.&lt;/author&gt;&lt;author&gt;Anchieta, Amy&lt;/author&gt;&lt;author&gt;de Jonge, Ronnie&lt;/author&gt;&lt;author&gt;Santhanam, Parthasarathy&lt;/author&gt;&lt;author&gt;Maruthachalam, Karunakaran&lt;/author&gt;&lt;author&gt;Atallah, Zahi&lt;/author&gt;&lt;author&gt;Amyotte, Stefan G.&lt;/author&gt;&lt;author&gt;Paz, Zahi&lt;/author&gt;&lt;author&gt;Inderbitzin, Patrik&lt;/author&gt;&lt;author&gt;Hayes, Ryan J.&lt;/author&gt;&lt;author&gt;Heiman, David I.&lt;/author&gt;&lt;author&gt;Young, Sarah&lt;/author&gt;&lt;author&gt;Zeng, Qiandong&lt;/author&gt;&lt;author&gt;Engels, Reinhard&lt;/author&gt;&lt;author&gt;Galagan, James&lt;/author&gt;&lt;author&gt;Cuomo, Christina A.&lt;/author&gt;&lt;author&gt;Dobinson, Katherine F.&lt;/author&gt;&lt;author&gt;Ma, Li-Jun&lt;/author&gt;&lt;/authors&gt;&lt;/contributors&gt;&lt;titles&gt;&lt;title&gt;Comparative genomics yields insights into niche adaptation of plant vascular wilt pathogens&lt;/title&gt;&lt;secondary-title&gt;PLoS Pathog&lt;/secondary-title&gt;&lt;/titles&gt;&lt;periodical&gt;&lt;full-title&gt;PLoS Pathog&lt;/full-title&gt;&lt;/periodical&gt;&lt;pages&gt;e1002137&lt;/pages&gt;&lt;volume&gt;7&lt;/volume&gt;&lt;number&gt;7&lt;/number&gt;&lt;dates&gt;&lt;year&gt;2011&lt;/year&gt;&lt;/dates&gt;&lt;publisher&gt;Public Library of Science&lt;/publisher&gt;&lt;urls&gt;&lt;related-urls&gt;&lt;url&gt;&lt;style face="underline" font="default" size="100%"&gt;http://dx.doi.org/10.1371%2Fjournal.ppat.1002137 &lt;/style&gt;&lt;/url&gt;&lt;/related-urls&gt;&lt;pdf-urls&gt;&lt;url&gt;Klosterman 2011.pdf&lt;/url&gt;&lt;/pdf-urls&gt;&lt;/urls&gt;&lt;research-notes&gt;Klosterman 2011b.png has the MAT diagram from Figure S10.&lt;/research-notes&gt;&lt;/record&gt;&lt;/Cite&gt;&lt;/EndNote&gt;</w:instrTex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separate"/>
      </w:r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[</w:t>
      </w:r>
      <w:hyperlink w:anchor="_ENREF_3" w:tooltip="Klosterman, 2011 #2317" w:history="1">
        <w:r w:rsidR="00362F55" w:rsidRPr="00362F55">
          <w:rPr>
            <w:rFonts w:ascii="Times New Roman" w:eastAsia="Times New Roman" w:hAnsi="Times New Roman" w:cs="Times New Roman"/>
            <w:noProof/>
            <w:color w:val="000000"/>
          </w:rPr>
          <w:t>3</w:t>
        </w:r>
      </w:hyperlink>
      <w:r w:rsidR="00FF443C" w:rsidRPr="00362F55">
        <w:rPr>
          <w:rFonts w:ascii="Times New Roman" w:eastAsia="Times New Roman" w:hAnsi="Times New Roman" w:cs="Times New Roman"/>
          <w:noProof/>
          <w:color w:val="000000"/>
        </w:rPr>
        <w:t>]</w:t>
      </w:r>
      <w:r w:rsidR="00F03061" w:rsidRPr="00362F55">
        <w:rPr>
          <w:rFonts w:ascii="Times New Roman" w:eastAsia="Times New Roman" w:hAnsi="Times New Roman" w:cs="Times New Roman"/>
          <w:color w:val="000000"/>
        </w:rPr>
        <w:fldChar w:fldCharType="end"/>
      </w:r>
      <w:r w:rsidRPr="00362F55">
        <w:rPr>
          <w:rFonts w:ascii="Times New Roman" w:eastAsia="Times New Roman" w:hAnsi="Times New Roman" w:cs="Times New Roman"/>
          <w:color w:val="000000"/>
        </w:rPr>
        <w:t xml:space="preserve">. Primer sites in remaining isolates </w:t>
      </w:r>
      <w:r w:rsidR="00CA378C" w:rsidRPr="00362F55">
        <w:rPr>
          <w:rFonts w:ascii="Times New Roman" w:eastAsia="Times New Roman" w:hAnsi="Times New Roman" w:cs="Times New Roman"/>
          <w:color w:val="000000"/>
        </w:rPr>
        <w:t>not determined</w:t>
      </w:r>
      <w:r w:rsidRPr="00362F55">
        <w:rPr>
          <w:rFonts w:ascii="Times New Roman" w:eastAsia="Times New Roman" w:hAnsi="Times New Roman" w:cs="Times New Roman"/>
          <w:color w:val="000000"/>
        </w:rPr>
        <w:t>.</w:t>
      </w:r>
    </w:p>
    <w:p w14:paraId="2F8F9107" w14:textId="663EC2CB" w:rsidR="000667CD" w:rsidRPr="00362F55" w:rsidRDefault="00E813F9">
      <w:pPr>
        <w:rPr>
          <w:rFonts w:ascii="Times New Roman" w:eastAsia="Times New Roman" w:hAnsi="Times New Roman" w:cs="Times New Roman"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D</w:t>
      </w:r>
      <w:r w:rsidRPr="00362F55">
        <w:rPr>
          <w:rFonts w:ascii="Times New Roman" w:eastAsia="Times New Roman" w:hAnsi="Times New Roman" w:cs="Times New Roman"/>
          <w:color w:val="000000"/>
        </w:rPr>
        <w:t xml:space="preserve">D3r </w:t>
      </w:r>
      <w:r w:rsidR="004348E1" w:rsidRPr="00362F55">
        <w:rPr>
          <w:rFonts w:ascii="Times New Roman" w:eastAsia="Times New Roman" w:hAnsi="Times New Roman" w:cs="Times New Roman"/>
          <w:color w:val="000000"/>
        </w:rPr>
        <w:t xml:space="preserve">was </w:t>
      </w:r>
      <w:r w:rsidRPr="00362F55">
        <w:rPr>
          <w:rFonts w:ascii="Times New Roman" w:hAnsi="Times New Roman" w:cs="Times New Roman"/>
        </w:rPr>
        <w:t xml:space="preserve">designed based on </w:t>
      </w:r>
      <w:r w:rsidR="00D12465" w:rsidRPr="00362F55">
        <w:rPr>
          <w:rFonts w:ascii="Times New Roman" w:hAnsi="Times New Roman" w:cs="Times New Roman"/>
        </w:rPr>
        <w:t xml:space="preserve">a </w:t>
      </w:r>
      <w:r w:rsidRPr="00362F55">
        <w:rPr>
          <w:rFonts w:ascii="Times New Roman" w:hAnsi="Times New Roman" w:cs="Times New Roman"/>
          <w:i/>
        </w:rPr>
        <w:t xml:space="preserve">V. dahliae </w:t>
      </w:r>
      <w:r w:rsidR="00D12465" w:rsidRPr="00362F55">
        <w:rPr>
          <w:rFonts w:ascii="Times New Roman" w:hAnsi="Times New Roman" w:cs="Times New Roman"/>
        </w:rPr>
        <w:t xml:space="preserve">28S sequence (Accession: </w:t>
      </w:r>
      <w:r w:rsidR="004751BA" w:rsidRPr="00362F55">
        <w:rPr>
          <w:rFonts w:ascii="Times New Roman" w:eastAsia="Times New Roman" w:hAnsi="Times New Roman" w:cs="Times New Roman"/>
          <w:color w:val="000000"/>
        </w:rPr>
        <w:t>AF104926</w:t>
      </w:r>
      <w:r w:rsidR="00D12465" w:rsidRPr="00362F55">
        <w:rPr>
          <w:rFonts w:ascii="Times New Roman" w:eastAsia="Times New Roman" w:hAnsi="Times New Roman" w:cs="Times New Roman"/>
          <w:color w:val="000000"/>
        </w:rPr>
        <w:t xml:space="preserve">) </w:t>
      </w:r>
      <w:r w:rsidR="00635D24" w:rsidRPr="00362F55">
        <w:rPr>
          <w:rFonts w:ascii="Times New Roman" w:eastAsia="Times New Roman" w:hAnsi="Times New Roman" w:cs="Times New Roman"/>
          <w:color w:val="000000"/>
        </w:rPr>
        <w:fldChar w:fldCharType="begin"/>
      </w:r>
      <w:r w:rsidR="00635D24" w:rsidRPr="00362F55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Pramateftaki&lt;/Author&gt;&lt;Year&gt;2000&lt;/Year&gt;&lt;RecNum&gt;2456&lt;/RecNum&gt;&lt;DisplayText&gt;[4]&lt;/DisplayText&gt;&lt;record&gt;&lt;rec-number&gt;2456&lt;/rec-number&gt;&lt;foreign-keys&gt;&lt;key app="EN" db-id="wp05et59bvspade9dac5zd0s0ds5s0aea05f"&gt;2456&lt;/key&gt;&lt;/foreign-keys&gt;&lt;ref-type name="Journal Article"&gt;17&lt;/ref-type&gt;&lt;contributors&gt;&lt;authors&gt;&lt;author&gt;Pramateftaki, P V&lt;/author&gt;&lt;author&gt;Antoniou, P P&lt;/author&gt;&lt;author&gt;Typas, M A&lt;/author&gt;&lt;/authors&gt;&lt;/contributors&gt;&lt;titles&gt;&lt;title&gt;&lt;style face="normal" font="default" size="100%"&gt;The complete DNA sequence of the nuclear ribosomal RNA gene complex of &lt;/style&gt;&lt;style face="italic" font="default" size="100%"&gt;Verticillium dahliae&lt;/style&gt;&lt;style face="normal" font="default" size="100%"&gt;: Intraspecific heterogeneity within the intergenic spacer region&lt;/style&gt;&lt;/title&gt;&lt;secondary-title&gt;Fungal Genet. Biol.&lt;/secondary-title&gt;&lt;/titles&gt;&lt;periodical&gt;&lt;full-title&gt;Fungal Genetics and Biology&lt;/full-title&gt;&lt;abbr-1&gt;Fungal Genet. Biol.&lt;/abbr-1&gt;&lt;abbr-2&gt;Fungal Genet Biol&lt;/abbr-2&gt;&lt;abbr-3&gt;Fungal Genetics &amp;amp; Biology&lt;/abbr-3&gt;&lt;/periodical&gt;&lt;pages&gt;19-27&lt;/pages&gt;&lt;volume&gt;29&lt;/volume&gt;&lt;dates&gt;&lt;year&gt;2000&lt;/year&gt;&lt;/dates&gt;&lt;urls&gt;&lt;/urls&gt;&lt;/record&gt;&lt;/Cite&gt;&lt;/EndNote&gt;</w:instrText>
      </w:r>
      <w:r w:rsidR="00635D24" w:rsidRPr="00362F55">
        <w:rPr>
          <w:rFonts w:ascii="Times New Roman" w:eastAsia="Times New Roman" w:hAnsi="Times New Roman" w:cs="Times New Roman"/>
          <w:color w:val="000000"/>
        </w:rPr>
        <w:fldChar w:fldCharType="separate"/>
      </w:r>
      <w:r w:rsidR="00635D24" w:rsidRPr="00362F55">
        <w:rPr>
          <w:rFonts w:ascii="Times New Roman" w:eastAsia="Times New Roman" w:hAnsi="Times New Roman" w:cs="Times New Roman"/>
          <w:noProof/>
          <w:color w:val="000000"/>
        </w:rPr>
        <w:t>[</w:t>
      </w:r>
      <w:hyperlink w:anchor="_ENREF_4" w:tooltip="Pramateftaki, 2000 #2456" w:history="1">
        <w:r w:rsidR="00362F55" w:rsidRPr="00362F55">
          <w:rPr>
            <w:rFonts w:ascii="Times New Roman" w:eastAsia="Times New Roman" w:hAnsi="Times New Roman" w:cs="Times New Roman"/>
            <w:noProof/>
            <w:color w:val="000000"/>
          </w:rPr>
          <w:t>4</w:t>
        </w:r>
      </w:hyperlink>
      <w:r w:rsidR="00635D24" w:rsidRPr="00362F55">
        <w:rPr>
          <w:rFonts w:ascii="Times New Roman" w:eastAsia="Times New Roman" w:hAnsi="Times New Roman" w:cs="Times New Roman"/>
          <w:noProof/>
          <w:color w:val="000000"/>
        </w:rPr>
        <w:t>]</w:t>
      </w:r>
      <w:r w:rsidR="00635D24" w:rsidRPr="00362F55">
        <w:rPr>
          <w:rFonts w:ascii="Times New Roman" w:eastAsia="Times New Roman" w:hAnsi="Times New Roman" w:cs="Times New Roman"/>
          <w:color w:val="000000"/>
        </w:rPr>
        <w:fldChar w:fldCharType="end"/>
      </w:r>
      <w:r w:rsidR="004751BA" w:rsidRPr="00362F55">
        <w:rPr>
          <w:rFonts w:ascii="Times New Roman" w:eastAsia="Times New Roman" w:hAnsi="Times New Roman" w:cs="Times New Roman"/>
          <w:color w:val="000000"/>
        </w:rPr>
        <w:t xml:space="preserve">. </w:t>
      </w:r>
      <w:r w:rsidRPr="00362F55">
        <w:rPr>
          <w:rFonts w:ascii="Times New Roman" w:eastAsia="Times New Roman" w:hAnsi="Times New Roman" w:cs="Times New Roman"/>
          <w:color w:val="000000"/>
        </w:rPr>
        <w:t xml:space="preserve">Primer sites in isolates </w:t>
      </w:r>
      <w:r w:rsidR="004751BA" w:rsidRPr="00362F55">
        <w:rPr>
          <w:rFonts w:ascii="Times New Roman" w:eastAsia="Times New Roman" w:hAnsi="Times New Roman" w:cs="Times New Roman"/>
          <w:color w:val="000000"/>
        </w:rPr>
        <w:t>used in this study not determined</w:t>
      </w:r>
      <w:r w:rsidRPr="00362F55">
        <w:rPr>
          <w:rFonts w:ascii="Times New Roman" w:eastAsia="Times New Roman" w:hAnsi="Times New Roman" w:cs="Times New Roman"/>
          <w:color w:val="000000"/>
        </w:rPr>
        <w:t>.</w:t>
      </w:r>
    </w:p>
    <w:p w14:paraId="3D46FE53" w14:textId="572E1FE1" w:rsidR="00191276" w:rsidRPr="00362F55" w:rsidRDefault="00191276">
      <w:pPr>
        <w:rPr>
          <w:rFonts w:ascii="Times New Roman" w:hAnsi="Times New Roman" w:cs="Times New Roman"/>
        </w:rPr>
      </w:pPr>
      <w:proofErr w:type="spellStart"/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E</w:t>
      </w:r>
      <w:r w:rsidR="00E76354" w:rsidRPr="00362F55">
        <w:rPr>
          <w:rFonts w:ascii="Times New Roman" w:hAnsi="Times New Roman" w:cs="Times New Roman"/>
        </w:rPr>
        <w:t>n.d</w:t>
      </w:r>
      <w:proofErr w:type="spellEnd"/>
      <w:r w:rsidR="00E76354" w:rsidRPr="00362F55">
        <w:rPr>
          <w:rFonts w:ascii="Times New Roman" w:hAnsi="Times New Roman" w:cs="Times New Roman"/>
        </w:rPr>
        <w:t>. = N</w:t>
      </w:r>
      <w:r w:rsidRPr="00362F55">
        <w:rPr>
          <w:rFonts w:ascii="Times New Roman" w:hAnsi="Times New Roman" w:cs="Times New Roman"/>
        </w:rPr>
        <w:t>ot determined.</w:t>
      </w:r>
    </w:p>
    <w:p w14:paraId="48A119B6" w14:textId="50D29AF4" w:rsidR="00B72084" w:rsidRPr="00362F55" w:rsidRDefault="00B72084">
      <w:pPr>
        <w:rPr>
          <w:rFonts w:ascii="Times New Roman" w:hAnsi="Times New Roman" w:cs="Times New Roman"/>
        </w:rPr>
      </w:pPr>
      <w:proofErr w:type="spellStart"/>
      <w:r w:rsidRPr="00362F55">
        <w:rPr>
          <w:rFonts w:ascii="Times New Roman" w:eastAsia="Times New Roman" w:hAnsi="Times New Roman" w:cs="Times New Roman"/>
          <w:color w:val="000000"/>
          <w:vertAlign w:val="superscript"/>
        </w:rPr>
        <w:t>F</w:t>
      </w:r>
      <w:r w:rsidR="00E76354" w:rsidRPr="00362F55">
        <w:rPr>
          <w:rFonts w:ascii="Times New Roman" w:hAnsi="Times New Roman" w:cs="Times New Roman"/>
        </w:rPr>
        <w:t>n.a</w:t>
      </w:r>
      <w:proofErr w:type="spellEnd"/>
      <w:r w:rsidR="00E76354" w:rsidRPr="00362F55">
        <w:rPr>
          <w:rFonts w:ascii="Times New Roman" w:hAnsi="Times New Roman" w:cs="Times New Roman"/>
        </w:rPr>
        <w:t>. = N</w:t>
      </w:r>
      <w:r w:rsidR="002564F0" w:rsidRPr="00362F55">
        <w:rPr>
          <w:rFonts w:ascii="Times New Roman" w:hAnsi="Times New Roman" w:cs="Times New Roman"/>
        </w:rPr>
        <w:t xml:space="preserve">ot </w:t>
      </w:r>
      <w:proofErr w:type="spellStart"/>
      <w:r w:rsidR="002564F0" w:rsidRPr="00362F55">
        <w:rPr>
          <w:rFonts w:ascii="Times New Roman" w:hAnsi="Times New Roman" w:cs="Times New Roman"/>
        </w:rPr>
        <w:t>alignable</w:t>
      </w:r>
      <w:proofErr w:type="spellEnd"/>
      <w:r w:rsidR="00982DAA" w:rsidRPr="00362F55">
        <w:rPr>
          <w:rFonts w:ascii="Times New Roman" w:hAnsi="Times New Roman" w:cs="Times New Roman"/>
        </w:rPr>
        <w:t xml:space="preserve"> (site missing).</w:t>
      </w:r>
    </w:p>
    <w:p w14:paraId="1F2E5DD6" w14:textId="71E0309A" w:rsidR="00982DAA" w:rsidRPr="00362F55" w:rsidRDefault="00982DAA">
      <w:pPr>
        <w:rPr>
          <w:rFonts w:ascii="Times New Roman" w:hAnsi="Times New Roman" w:cs="Times New Roman"/>
        </w:rPr>
      </w:pPr>
      <w:proofErr w:type="spellStart"/>
      <w:r w:rsidRPr="00362F55">
        <w:rPr>
          <w:rFonts w:ascii="Times New Roman" w:hAnsi="Times New Roman" w:cs="Times New Roman"/>
          <w:vertAlign w:val="superscript"/>
        </w:rPr>
        <w:t>G</w:t>
      </w:r>
      <w:r w:rsidR="00132272" w:rsidRPr="00362F55">
        <w:rPr>
          <w:rFonts w:ascii="Times New Roman" w:hAnsi="Times New Roman" w:cs="Times New Roman"/>
        </w:rPr>
        <w:t>Seven</w:t>
      </w:r>
      <w:proofErr w:type="spellEnd"/>
      <w:r w:rsidR="00132272" w:rsidRPr="00362F55">
        <w:rPr>
          <w:rFonts w:ascii="Times New Roman" w:hAnsi="Times New Roman" w:cs="Times New Roman"/>
        </w:rPr>
        <w:t xml:space="preserve"> different </w:t>
      </w:r>
      <w:r w:rsidR="00132272" w:rsidRPr="00362F55">
        <w:rPr>
          <w:rFonts w:ascii="Times New Roman" w:hAnsi="Times New Roman" w:cs="Times New Roman"/>
          <w:i/>
        </w:rPr>
        <w:t xml:space="preserve">V. longisporum </w:t>
      </w:r>
      <w:r w:rsidR="00132272" w:rsidRPr="00362F55">
        <w:rPr>
          <w:rFonts w:ascii="Times New Roman" w:hAnsi="Times New Roman" w:cs="Times New Roman"/>
        </w:rPr>
        <w:t>isolates were used for</w:t>
      </w:r>
      <w:r w:rsidR="00F31A4D" w:rsidRPr="00362F55">
        <w:rPr>
          <w:rFonts w:ascii="Times New Roman" w:hAnsi="Times New Roman" w:cs="Times New Roman"/>
        </w:rPr>
        <w:t xml:space="preserve"> primer d</w:t>
      </w:r>
      <w:r w:rsidR="003659D5" w:rsidRPr="00362F55">
        <w:rPr>
          <w:rFonts w:ascii="Times New Roman" w:hAnsi="Times New Roman" w:cs="Times New Roman"/>
        </w:rPr>
        <w:t>esign across all loci, b</w:t>
      </w:r>
      <w:r w:rsidR="00F31A4D" w:rsidRPr="00362F55">
        <w:rPr>
          <w:rFonts w:ascii="Times New Roman" w:hAnsi="Times New Roman" w:cs="Times New Roman"/>
        </w:rPr>
        <w:t>ecause sequencing coverage differed for isolates between loci. The</w:t>
      </w:r>
      <w:r w:rsidR="00132272" w:rsidRPr="00362F55">
        <w:rPr>
          <w:rFonts w:ascii="Times New Roman" w:hAnsi="Times New Roman" w:cs="Times New Roman"/>
        </w:rPr>
        <w:t xml:space="preserve"> </w:t>
      </w:r>
      <w:r w:rsidRPr="00362F55">
        <w:rPr>
          <w:rFonts w:ascii="Times New Roman" w:hAnsi="Times New Roman" w:cs="Times New Roman"/>
        </w:rPr>
        <w:t xml:space="preserve">genetic diversity within </w:t>
      </w:r>
      <w:r w:rsidR="00132272" w:rsidRPr="00362F55">
        <w:rPr>
          <w:rFonts w:ascii="Times New Roman" w:hAnsi="Times New Roman" w:cs="Times New Roman"/>
        </w:rPr>
        <w:t xml:space="preserve">the </w:t>
      </w:r>
      <w:r w:rsidRPr="00362F55">
        <w:rPr>
          <w:rFonts w:ascii="Times New Roman" w:hAnsi="Times New Roman" w:cs="Times New Roman"/>
          <w:i/>
        </w:rPr>
        <w:t xml:space="preserve">V. longisporum </w:t>
      </w:r>
      <w:r w:rsidR="00132272" w:rsidRPr="00362F55">
        <w:rPr>
          <w:rFonts w:ascii="Times New Roman" w:hAnsi="Times New Roman" w:cs="Times New Roman"/>
        </w:rPr>
        <w:t>isolates in Inderbitzin et al.</w:t>
      </w:r>
      <w:r w:rsidR="00B76415" w:rsidRPr="00362F55">
        <w:rPr>
          <w:rFonts w:ascii="Times New Roman" w:hAnsi="Times New Roman" w:cs="Times New Roman"/>
        </w:rPr>
        <w:t xml:space="preserve"> </w:t>
      </w:r>
      <w:r w:rsidR="00362F55" w:rsidRPr="00362F55">
        <w:rPr>
          <w:rFonts w:ascii="Times New Roman" w:hAnsi="Times New Roman" w:cs="Times New Roman"/>
        </w:rPr>
        <w:fldChar w:fldCharType="begin"/>
      </w:r>
      <w:r w:rsidR="00362F55" w:rsidRPr="00362F55">
        <w:rPr>
          <w:rFonts w:ascii="Times New Roman" w:hAnsi="Times New Roman" w:cs="Times New Roman"/>
        </w:rPr>
        <w:instrText xml:space="preserve"> ADDIN EN.CITE &lt;EndNote&gt;&lt;Cite ExcludeAuth="1"&gt;&lt;Year&gt;2011&lt;/Year&gt;&lt;RecNum&gt;2253&lt;/RecNum&gt;&lt;DisplayText&gt;[2]&lt;/DisplayText&gt;&lt;record&gt;&lt;rec-number&gt;2253&lt;/rec-number&gt;&lt;foreign-keys&gt;&lt;key app="EN" db-id="wp05et59bvspade9dac5zd0s0ds5s0aea05f"&gt;2253&lt;/key&gt;&lt;/foreign-keys&gt;&lt;ref-type name="Journal Article"&gt;17&lt;/ref-type&gt;&lt;contributors&gt;&lt;authors&gt;&lt;author&gt;Inderbitzin, Patrik&lt;/author&gt;&lt;author&gt;Davis, R. Michael&lt;/author&gt;&lt;author&gt;Bostock, Richard M.&lt;/author&gt;&lt;author&gt;Subbarao, Krishna V.&lt;/author&gt;&lt;/authors&gt;&lt;/contributors&gt;&lt;titles&gt;&lt;title&gt;&lt;style face="normal" font="default" size="100%"&gt;The ascomycete &lt;/style&gt;&lt;style face="italic" font="default" size="100%"&gt;Verticillium longisporum&lt;/style&gt;&lt;style face="normal" font="default" size="100%"&gt; is a hybrid and a plant pathogen with an expanded host range&lt;/style&gt;&lt;/title&gt;&lt;secondary-title&gt;PLoS ONE&lt;/secondary-title&gt;&lt;/titles&gt;&lt;periodical&gt;&lt;full-title&gt;PLoS ONE&lt;/full-title&gt;&lt;/periodical&gt;&lt;pages&gt;e18260&lt;/pages&gt;&lt;volume&gt;6&lt;/volume&gt;&lt;number&gt;3&lt;/number&gt;&lt;dates&gt;&lt;year&gt;2011&lt;/year&gt;&lt;/dates&gt;&lt;publisher&gt;Public Library of Science&lt;/publisher&gt;&lt;urls&gt;&lt;related-urls&gt;&lt;url&gt;&lt;style face="underline" font="default" size="100%"&gt;http://dx.doi.org/10.1371%2Fjournal.pone.0018260 &lt;/style&gt;&lt;/url&gt;&lt;/related-urls&gt;&lt;pdf-urls&gt;&lt;url&gt;Inderbitzin 2011.pdf&lt;/url&gt;&lt;/pdf-urls&gt;&lt;/urls&gt;&lt;/record&gt;&lt;/Cite&gt;&lt;/EndNote&gt;</w:instrText>
      </w:r>
      <w:r w:rsidR="00362F55" w:rsidRPr="00362F55">
        <w:rPr>
          <w:rFonts w:ascii="Times New Roman" w:hAnsi="Times New Roman" w:cs="Times New Roman"/>
        </w:rPr>
        <w:fldChar w:fldCharType="separate"/>
      </w:r>
      <w:r w:rsidR="00362F55" w:rsidRPr="00362F55">
        <w:rPr>
          <w:rFonts w:ascii="Times New Roman" w:hAnsi="Times New Roman" w:cs="Times New Roman"/>
          <w:noProof/>
        </w:rPr>
        <w:t>[</w:t>
      </w:r>
      <w:hyperlink w:anchor="_ENREF_2" w:tooltip="Inderbitzin, 2011 #2253" w:history="1">
        <w:r w:rsidR="00362F55" w:rsidRPr="00362F55">
          <w:rPr>
            <w:rFonts w:ascii="Times New Roman" w:hAnsi="Times New Roman" w:cs="Times New Roman"/>
            <w:noProof/>
          </w:rPr>
          <w:t>2</w:t>
        </w:r>
      </w:hyperlink>
      <w:r w:rsidR="00362F55" w:rsidRPr="00362F55">
        <w:rPr>
          <w:rFonts w:ascii="Times New Roman" w:hAnsi="Times New Roman" w:cs="Times New Roman"/>
          <w:noProof/>
        </w:rPr>
        <w:t>]</w:t>
      </w:r>
      <w:r w:rsidR="00362F55" w:rsidRPr="00362F55">
        <w:rPr>
          <w:rFonts w:ascii="Times New Roman" w:hAnsi="Times New Roman" w:cs="Times New Roman"/>
        </w:rPr>
        <w:fldChar w:fldCharType="end"/>
      </w:r>
      <w:r w:rsidR="00B76415" w:rsidRPr="00362F55">
        <w:rPr>
          <w:rFonts w:ascii="Times New Roman" w:hAnsi="Times New Roman" w:cs="Times New Roman"/>
        </w:rPr>
        <w:t xml:space="preserve"> across</w:t>
      </w:r>
      <w:r w:rsidRPr="00362F55">
        <w:rPr>
          <w:rFonts w:ascii="Times New Roman" w:hAnsi="Times New Roman" w:cs="Times New Roman"/>
        </w:rPr>
        <w:t xml:space="preserve"> the five loci </w:t>
      </w:r>
      <w:r w:rsidR="00B76415" w:rsidRPr="00362F55">
        <w:rPr>
          <w:rFonts w:ascii="Times New Roman" w:hAnsi="Times New Roman" w:cs="Times New Roman"/>
        </w:rPr>
        <w:t xml:space="preserve">used </w:t>
      </w:r>
      <w:r w:rsidR="003659D5" w:rsidRPr="00362F55">
        <w:rPr>
          <w:rFonts w:ascii="Times New Roman" w:hAnsi="Times New Roman" w:cs="Times New Roman"/>
        </w:rPr>
        <w:t>in this study</w:t>
      </w:r>
      <w:r w:rsidR="00B76415" w:rsidRPr="00362F55">
        <w:rPr>
          <w:rFonts w:ascii="Times New Roman" w:hAnsi="Times New Roman" w:cs="Times New Roman"/>
        </w:rPr>
        <w:t xml:space="preserve"> </w:t>
      </w:r>
      <w:r w:rsidRPr="00362F55">
        <w:rPr>
          <w:rFonts w:ascii="Times New Roman" w:hAnsi="Times New Roman" w:cs="Times New Roman"/>
        </w:rPr>
        <w:t>can be represented by three isolates</w:t>
      </w:r>
      <w:r w:rsidR="00132272" w:rsidRPr="00362F55">
        <w:rPr>
          <w:rFonts w:ascii="Times New Roman" w:hAnsi="Times New Roman" w:cs="Times New Roman"/>
        </w:rPr>
        <w:t>.</w:t>
      </w:r>
      <w:r w:rsidR="00C84BB6" w:rsidRPr="00362F55">
        <w:rPr>
          <w:rFonts w:ascii="Times New Roman" w:hAnsi="Times New Roman" w:cs="Times New Roman"/>
        </w:rPr>
        <w:t xml:space="preserve"> </w:t>
      </w:r>
    </w:p>
    <w:p w14:paraId="36004DD8" w14:textId="48CB4923" w:rsidR="00C153DC" w:rsidRPr="00362F55" w:rsidRDefault="00C153DC" w:rsidP="00C153DC">
      <w:pPr>
        <w:rPr>
          <w:rFonts w:ascii="Times New Roman" w:eastAsia="Times New Roman" w:hAnsi="Times New Roman" w:cs="Times New Roman"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</w:rPr>
        <w:t xml:space="preserve">*DNA sequence of this isolate </w:t>
      </w:r>
      <w:r w:rsidR="00D12465" w:rsidRPr="00362F55">
        <w:rPr>
          <w:rFonts w:ascii="Times New Roman" w:eastAsia="Times New Roman" w:hAnsi="Times New Roman" w:cs="Times New Roman"/>
          <w:color w:val="000000"/>
        </w:rPr>
        <w:t xml:space="preserve">was used for primer design and was </w:t>
      </w:r>
      <w:r w:rsidR="009D6750" w:rsidRPr="00362F55">
        <w:rPr>
          <w:rFonts w:ascii="Times New Roman" w:eastAsia="Times New Roman" w:hAnsi="Times New Roman" w:cs="Times New Roman"/>
          <w:color w:val="000000"/>
        </w:rPr>
        <w:t>included in Alignment</w:t>
      </w:r>
      <w:r w:rsidR="00D12465" w:rsidRPr="00362F55">
        <w:rPr>
          <w:rFonts w:ascii="Times New Roman" w:eastAsia="Times New Roman" w:hAnsi="Times New Roman" w:cs="Times New Roman"/>
          <w:color w:val="000000"/>
        </w:rPr>
        <w:t xml:space="preserve"> S1, S2, S3, S4 </w:t>
      </w:r>
      <w:r w:rsidR="009D6750" w:rsidRPr="00362F55">
        <w:rPr>
          <w:rFonts w:ascii="Times New Roman" w:eastAsia="Times New Roman" w:hAnsi="Times New Roman" w:cs="Times New Roman"/>
          <w:color w:val="000000"/>
        </w:rPr>
        <w:t>or S5</w:t>
      </w:r>
      <w:r w:rsidRPr="00362F55">
        <w:rPr>
          <w:rFonts w:ascii="Times New Roman" w:eastAsia="Times New Roman" w:hAnsi="Times New Roman" w:cs="Times New Roman"/>
          <w:color w:val="000000"/>
        </w:rPr>
        <w:t>.</w:t>
      </w:r>
    </w:p>
    <w:p w14:paraId="6E41DF98" w14:textId="77777777" w:rsidR="00F03061" w:rsidRPr="00362F55" w:rsidRDefault="00F03061">
      <w:pPr>
        <w:rPr>
          <w:rFonts w:ascii="Times New Roman" w:eastAsia="Times New Roman" w:hAnsi="Times New Roman" w:cs="Times New Roman"/>
          <w:color w:val="000000"/>
        </w:rPr>
      </w:pPr>
    </w:p>
    <w:p w14:paraId="29343DEB" w14:textId="6907FFB7" w:rsidR="00FF443C" w:rsidRPr="00362F55" w:rsidRDefault="00085C50">
      <w:pPr>
        <w:rPr>
          <w:rFonts w:ascii="Times New Roman" w:eastAsia="Times New Roman" w:hAnsi="Times New Roman" w:cs="Times New Roman"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</w:rPr>
        <w:t>References:</w:t>
      </w:r>
    </w:p>
    <w:p w14:paraId="4EDEDD66" w14:textId="77777777" w:rsidR="00362F55" w:rsidRPr="00362F55" w:rsidRDefault="00FF443C" w:rsidP="00362F55">
      <w:pPr>
        <w:ind w:left="720" w:hanging="720"/>
        <w:rPr>
          <w:rFonts w:ascii="Times New Roman" w:eastAsia="Times New Roman" w:hAnsi="Times New Roman" w:cs="Times New Roman"/>
          <w:noProof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</w:rPr>
        <w:fldChar w:fldCharType="begin"/>
      </w:r>
      <w:r w:rsidRPr="00362F55">
        <w:rPr>
          <w:rFonts w:ascii="Times New Roman" w:eastAsia="Times New Roman" w:hAnsi="Times New Roman" w:cs="Times New Roman"/>
          <w:color w:val="000000"/>
        </w:rPr>
        <w:instrText xml:space="preserve"> ADDIN EN.REFLIST </w:instrText>
      </w:r>
      <w:r w:rsidRPr="00362F55">
        <w:rPr>
          <w:rFonts w:ascii="Times New Roman" w:eastAsia="Times New Roman" w:hAnsi="Times New Roman" w:cs="Times New Roman"/>
          <w:color w:val="000000"/>
        </w:rPr>
        <w:fldChar w:fldCharType="separate"/>
      </w:r>
      <w:bookmarkStart w:id="1" w:name="_ENREF_1"/>
      <w:r w:rsidR="00362F55" w:rsidRPr="00362F55">
        <w:rPr>
          <w:rFonts w:ascii="Times New Roman" w:eastAsia="Times New Roman" w:hAnsi="Times New Roman" w:cs="Times New Roman"/>
          <w:noProof/>
          <w:color w:val="000000"/>
        </w:rPr>
        <w:t xml:space="preserve">1. Inderbitzin P, Bostock RM, Davis RM, Usami T, Platt HW, et al. (2011) Phylogenetics and taxonomy of the fungal vascular wilt pathogen </w:t>
      </w:r>
      <w:r w:rsidR="00362F55" w:rsidRPr="00362F55">
        <w:rPr>
          <w:rFonts w:ascii="Times New Roman" w:eastAsia="Times New Roman" w:hAnsi="Times New Roman" w:cs="Times New Roman"/>
          <w:i/>
          <w:noProof/>
          <w:color w:val="000000"/>
        </w:rPr>
        <w:t>Verticillium</w:t>
      </w:r>
      <w:r w:rsidR="00362F55" w:rsidRPr="00362F55">
        <w:rPr>
          <w:rFonts w:ascii="Times New Roman" w:eastAsia="Times New Roman" w:hAnsi="Times New Roman" w:cs="Times New Roman"/>
          <w:noProof/>
          <w:color w:val="000000"/>
        </w:rPr>
        <w:t>, with the descriptions of five new species. PLoS ONE 6: e28341.</w:t>
      </w:r>
      <w:bookmarkEnd w:id="1"/>
    </w:p>
    <w:p w14:paraId="1EE5D955" w14:textId="77777777" w:rsidR="00362F55" w:rsidRPr="00362F55" w:rsidRDefault="00362F55" w:rsidP="00362F55">
      <w:pPr>
        <w:ind w:left="720" w:hanging="720"/>
        <w:rPr>
          <w:rFonts w:ascii="Times New Roman" w:eastAsia="Times New Roman" w:hAnsi="Times New Roman" w:cs="Times New Roman"/>
          <w:noProof/>
          <w:color w:val="000000"/>
        </w:rPr>
      </w:pPr>
      <w:bookmarkStart w:id="2" w:name="_ENREF_2"/>
      <w:r w:rsidRPr="00362F55">
        <w:rPr>
          <w:rFonts w:ascii="Times New Roman" w:eastAsia="Times New Roman" w:hAnsi="Times New Roman" w:cs="Times New Roman"/>
          <w:noProof/>
          <w:color w:val="000000"/>
        </w:rPr>
        <w:t xml:space="preserve">2. Inderbitzin P, Davis RM, Bostock RM, Subbarao KV (2011) The ascomycete </w:t>
      </w:r>
      <w:r w:rsidRPr="00362F55">
        <w:rPr>
          <w:rFonts w:ascii="Times New Roman" w:eastAsia="Times New Roman" w:hAnsi="Times New Roman" w:cs="Times New Roman"/>
          <w:i/>
          <w:noProof/>
          <w:color w:val="000000"/>
        </w:rPr>
        <w:t>Verticillium longisporum</w:t>
      </w:r>
      <w:r w:rsidRPr="00362F55">
        <w:rPr>
          <w:rFonts w:ascii="Times New Roman" w:eastAsia="Times New Roman" w:hAnsi="Times New Roman" w:cs="Times New Roman"/>
          <w:noProof/>
          <w:color w:val="000000"/>
        </w:rPr>
        <w:t xml:space="preserve"> is a hybrid and a plant pathogen with an expanded host range. PLoS ONE 6: e18260.</w:t>
      </w:r>
      <w:bookmarkEnd w:id="2"/>
    </w:p>
    <w:p w14:paraId="50E2DC9C" w14:textId="77777777" w:rsidR="00362F55" w:rsidRPr="00362F55" w:rsidRDefault="00362F55" w:rsidP="00362F55">
      <w:pPr>
        <w:ind w:left="720" w:hanging="720"/>
        <w:rPr>
          <w:rFonts w:ascii="Times New Roman" w:eastAsia="Times New Roman" w:hAnsi="Times New Roman" w:cs="Times New Roman"/>
          <w:noProof/>
          <w:color w:val="000000"/>
        </w:rPr>
      </w:pPr>
      <w:bookmarkStart w:id="3" w:name="_ENREF_3"/>
      <w:r w:rsidRPr="00362F55">
        <w:rPr>
          <w:rFonts w:ascii="Times New Roman" w:eastAsia="Times New Roman" w:hAnsi="Times New Roman" w:cs="Times New Roman"/>
          <w:noProof/>
          <w:color w:val="000000"/>
        </w:rPr>
        <w:t>3. Klosterman SJ, Subbarao KV, Kang S, Veronese P, Gold SE, et al. (2011) Comparative genomics yields insights into niche adaptation of plant vascular wilt pathogens. PLoS Pathog 7: e1002137.</w:t>
      </w:r>
      <w:bookmarkEnd w:id="3"/>
    </w:p>
    <w:p w14:paraId="66A657F7" w14:textId="77777777" w:rsidR="00362F55" w:rsidRPr="00362F55" w:rsidRDefault="00362F55" w:rsidP="00362F55">
      <w:pPr>
        <w:ind w:left="720" w:hanging="720"/>
        <w:rPr>
          <w:rFonts w:ascii="Times New Roman" w:eastAsia="Times New Roman" w:hAnsi="Times New Roman" w:cs="Times New Roman"/>
          <w:noProof/>
          <w:color w:val="000000"/>
        </w:rPr>
      </w:pPr>
      <w:bookmarkStart w:id="4" w:name="_ENREF_4"/>
      <w:r w:rsidRPr="00362F55">
        <w:rPr>
          <w:rFonts w:ascii="Times New Roman" w:eastAsia="Times New Roman" w:hAnsi="Times New Roman" w:cs="Times New Roman"/>
          <w:noProof/>
          <w:color w:val="000000"/>
        </w:rPr>
        <w:t xml:space="preserve">4. Pramateftaki PV, Antoniou PP, Typas MA (2000) The complete DNA sequence of the nuclear ribosomal RNA gene complex of </w:t>
      </w:r>
      <w:r w:rsidRPr="00362F55">
        <w:rPr>
          <w:rFonts w:ascii="Times New Roman" w:eastAsia="Times New Roman" w:hAnsi="Times New Roman" w:cs="Times New Roman"/>
          <w:i/>
          <w:noProof/>
          <w:color w:val="000000"/>
        </w:rPr>
        <w:t>Verticillium dahliae</w:t>
      </w:r>
      <w:r w:rsidRPr="00362F55">
        <w:rPr>
          <w:rFonts w:ascii="Times New Roman" w:eastAsia="Times New Roman" w:hAnsi="Times New Roman" w:cs="Times New Roman"/>
          <w:noProof/>
          <w:color w:val="000000"/>
        </w:rPr>
        <w:t>: Intraspecific heterogeneity within the intergenic spacer region. Fungal Genet Biol 29: 19-27.</w:t>
      </w:r>
      <w:bookmarkEnd w:id="4"/>
    </w:p>
    <w:p w14:paraId="0246485D" w14:textId="7BF44FCD" w:rsidR="00362F55" w:rsidRPr="00362F55" w:rsidRDefault="00362F55" w:rsidP="00362F55">
      <w:pPr>
        <w:rPr>
          <w:rFonts w:ascii="Times New Roman" w:eastAsia="Times New Roman" w:hAnsi="Times New Roman" w:cs="Times New Roman"/>
          <w:noProof/>
          <w:color w:val="000000"/>
        </w:rPr>
      </w:pPr>
    </w:p>
    <w:p w14:paraId="7B80D530" w14:textId="0DA4B1D1" w:rsidR="002D6346" w:rsidRPr="00362F55" w:rsidRDefault="00FF443C">
      <w:pPr>
        <w:rPr>
          <w:rFonts w:ascii="Times New Roman" w:eastAsia="Times New Roman" w:hAnsi="Times New Roman" w:cs="Times New Roman"/>
          <w:color w:val="000000"/>
        </w:rPr>
      </w:pPr>
      <w:r w:rsidRPr="00362F55">
        <w:rPr>
          <w:rFonts w:ascii="Times New Roman" w:eastAsia="Times New Roman" w:hAnsi="Times New Roman" w:cs="Times New Roman"/>
          <w:color w:val="000000"/>
        </w:rPr>
        <w:fldChar w:fldCharType="end"/>
      </w:r>
    </w:p>
    <w:bookmarkEnd w:id="0"/>
    <w:sectPr w:rsidR="002D6346" w:rsidRPr="00362F55" w:rsidSect="00F03061">
      <w:pgSz w:w="20400" w:h="2640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05et59bvspade9dac5zd0s0ds5s0aea05f&quot;&gt;Patrik Endnote from Oct 2012&lt;record-ids&gt;&lt;item&gt;2253&lt;/item&gt;&lt;item&gt;2317&lt;/item&gt;&lt;item&gt;2381&lt;/item&gt;&lt;item&gt;2456&lt;/item&gt;&lt;/record-ids&gt;&lt;/item&gt;&lt;/Libraries&gt;"/>
  </w:docVars>
  <w:rsids>
    <w:rsidRoot w:val="00A61E4F"/>
    <w:rsid w:val="00046314"/>
    <w:rsid w:val="0005248F"/>
    <w:rsid w:val="000619E6"/>
    <w:rsid w:val="000667CD"/>
    <w:rsid w:val="00085C50"/>
    <w:rsid w:val="000A7208"/>
    <w:rsid w:val="000D53A6"/>
    <w:rsid w:val="00112BD8"/>
    <w:rsid w:val="0012639B"/>
    <w:rsid w:val="00132272"/>
    <w:rsid w:val="00135465"/>
    <w:rsid w:val="00137779"/>
    <w:rsid w:val="00144BE4"/>
    <w:rsid w:val="001707EE"/>
    <w:rsid w:val="00191276"/>
    <w:rsid w:val="00191C47"/>
    <w:rsid w:val="001B1CAF"/>
    <w:rsid w:val="001B6A8B"/>
    <w:rsid w:val="001E223E"/>
    <w:rsid w:val="00221364"/>
    <w:rsid w:val="002471FC"/>
    <w:rsid w:val="002564F0"/>
    <w:rsid w:val="002B2B05"/>
    <w:rsid w:val="002D6346"/>
    <w:rsid w:val="002E64C9"/>
    <w:rsid w:val="002F25F5"/>
    <w:rsid w:val="00301B75"/>
    <w:rsid w:val="00312F77"/>
    <w:rsid w:val="003155C2"/>
    <w:rsid w:val="00323ACA"/>
    <w:rsid w:val="0032603D"/>
    <w:rsid w:val="00362F55"/>
    <w:rsid w:val="003659D5"/>
    <w:rsid w:val="003948F8"/>
    <w:rsid w:val="003E2281"/>
    <w:rsid w:val="003E6AFD"/>
    <w:rsid w:val="003F4846"/>
    <w:rsid w:val="00423E69"/>
    <w:rsid w:val="004348E1"/>
    <w:rsid w:val="00447E92"/>
    <w:rsid w:val="00456BBF"/>
    <w:rsid w:val="00462E04"/>
    <w:rsid w:val="004751BA"/>
    <w:rsid w:val="004E177E"/>
    <w:rsid w:val="005069D1"/>
    <w:rsid w:val="00575665"/>
    <w:rsid w:val="00591C07"/>
    <w:rsid w:val="005A1714"/>
    <w:rsid w:val="005E76DE"/>
    <w:rsid w:val="005E7E7D"/>
    <w:rsid w:val="0060006C"/>
    <w:rsid w:val="006209D4"/>
    <w:rsid w:val="00624F8E"/>
    <w:rsid w:val="006308D9"/>
    <w:rsid w:val="00635D24"/>
    <w:rsid w:val="00641DAE"/>
    <w:rsid w:val="00644AB4"/>
    <w:rsid w:val="00675FC8"/>
    <w:rsid w:val="00680706"/>
    <w:rsid w:val="00706D9B"/>
    <w:rsid w:val="00721480"/>
    <w:rsid w:val="00722856"/>
    <w:rsid w:val="00742480"/>
    <w:rsid w:val="00746F8E"/>
    <w:rsid w:val="00765717"/>
    <w:rsid w:val="00772F48"/>
    <w:rsid w:val="00776E1B"/>
    <w:rsid w:val="0078313F"/>
    <w:rsid w:val="007C2489"/>
    <w:rsid w:val="008127DD"/>
    <w:rsid w:val="00814F97"/>
    <w:rsid w:val="00836144"/>
    <w:rsid w:val="00863511"/>
    <w:rsid w:val="008C0981"/>
    <w:rsid w:val="008C5D24"/>
    <w:rsid w:val="008E63E3"/>
    <w:rsid w:val="009457CD"/>
    <w:rsid w:val="009757D7"/>
    <w:rsid w:val="00982DAA"/>
    <w:rsid w:val="009A5726"/>
    <w:rsid w:val="009D6750"/>
    <w:rsid w:val="009F723F"/>
    <w:rsid w:val="00A41B8F"/>
    <w:rsid w:val="00A53298"/>
    <w:rsid w:val="00A53737"/>
    <w:rsid w:val="00A57557"/>
    <w:rsid w:val="00A61E4F"/>
    <w:rsid w:val="00A71523"/>
    <w:rsid w:val="00A83DE4"/>
    <w:rsid w:val="00AC3E85"/>
    <w:rsid w:val="00AC698A"/>
    <w:rsid w:val="00AD64E2"/>
    <w:rsid w:val="00AE4894"/>
    <w:rsid w:val="00AF5125"/>
    <w:rsid w:val="00B06646"/>
    <w:rsid w:val="00B12A9A"/>
    <w:rsid w:val="00B43C4F"/>
    <w:rsid w:val="00B45896"/>
    <w:rsid w:val="00B62D2C"/>
    <w:rsid w:val="00B72084"/>
    <w:rsid w:val="00B76415"/>
    <w:rsid w:val="00BA37D6"/>
    <w:rsid w:val="00BB24D1"/>
    <w:rsid w:val="00C077B3"/>
    <w:rsid w:val="00C153DC"/>
    <w:rsid w:val="00C60E38"/>
    <w:rsid w:val="00C84BB6"/>
    <w:rsid w:val="00C97DD1"/>
    <w:rsid w:val="00CA378C"/>
    <w:rsid w:val="00CE2B4D"/>
    <w:rsid w:val="00D12465"/>
    <w:rsid w:val="00D2102D"/>
    <w:rsid w:val="00D41B70"/>
    <w:rsid w:val="00D65E1E"/>
    <w:rsid w:val="00DA1309"/>
    <w:rsid w:val="00DB0FC5"/>
    <w:rsid w:val="00DC072B"/>
    <w:rsid w:val="00DF4D2A"/>
    <w:rsid w:val="00E15E50"/>
    <w:rsid w:val="00E20A3D"/>
    <w:rsid w:val="00E25214"/>
    <w:rsid w:val="00E4521A"/>
    <w:rsid w:val="00E76354"/>
    <w:rsid w:val="00E813F9"/>
    <w:rsid w:val="00F00F43"/>
    <w:rsid w:val="00F03061"/>
    <w:rsid w:val="00F31A4D"/>
    <w:rsid w:val="00F4775C"/>
    <w:rsid w:val="00F51C10"/>
    <w:rsid w:val="00F661BA"/>
    <w:rsid w:val="00F73CF6"/>
    <w:rsid w:val="00F84F0E"/>
    <w:rsid w:val="00FC5902"/>
    <w:rsid w:val="00FD5ADF"/>
    <w:rsid w:val="00FF4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3A2253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E2B4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2D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D2C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E2B4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2D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D2C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3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2240</Words>
  <Characters>12770</Characters>
  <Application>Microsoft Macintosh Word</Application>
  <DocSecurity>0</DocSecurity>
  <Lines>106</Lines>
  <Paragraphs>29</Paragraphs>
  <ScaleCrop>false</ScaleCrop>
  <Company>UCD-Department of Plant Pathology</Company>
  <LinksUpToDate>false</LinksUpToDate>
  <CharactersWithSpaces>149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k Inderbitzin</dc:creator>
  <cp:keywords/>
  <dc:description/>
  <cp:lastModifiedBy>Patrik Inderbitzin</cp:lastModifiedBy>
  <cp:revision>11</cp:revision>
  <cp:lastPrinted>2012-03-03T17:24:00Z</cp:lastPrinted>
  <dcterms:created xsi:type="dcterms:W3CDTF">2013-02-03T03:30:00Z</dcterms:created>
  <dcterms:modified xsi:type="dcterms:W3CDTF">2013-02-18T17:02:00Z</dcterms:modified>
</cp:coreProperties>
</file>